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59E7" w:rsidRPr="00B3066F" w:rsidRDefault="003C2B80" w:rsidP="0021463A">
      <w:pPr>
        <w:pStyle w:val="Nadpis2"/>
        <w:spacing w:before="0" w:after="0" w:line="360" w:lineRule="auto"/>
        <w:jc w:val="both"/>
        <w:rPr>
          <w:rFonts w:ascii="Times New Roman" w:hAnsi="Times New Roman"/>
          <w:i w:val="0"/>
          <w:sz w:val="36"/>
          <w:szCs w:val="36"/>
          <w:lang w:val="en-US" w:eastAsia="cs-CZ"/>
        </w:rPr>
      </w:pPr>
      <w:r>
        <w:rPr>
          <w:rFonts w:ascii="Times New Roman" w:hAnsi="Times New Roman"/>
          <w:i w:val="0"/>
          <w:sz w:val="36"/>
          <w:szCs w:val="36"/>
          <w:lang w:val="en-US" w:eastAsia="cs-CZ"/>
        </w:rPr>
        <w:t xml:space="preserve">S1 File. </w:t>
      </w:r>
      <w:r w:rsidR="005359E7" w:rsidRPr="00B3066F">
        <w:rPr>
          <w:rFonts w:ascii="Times New Roman" w:hAnsi="Times New Roman"/>
          <w:i w:val="0"/>
          <w:sz w:val="36"/>
          <w:szCs w:val="36"/>
          <w:lang w:val="en-US" w:eastAsia="cs-CZ"/>
        </w:rPr>
        <w:t>Supp</w:t>
      </w:r>
      <w:r w:rsidR="00C2675F" w:rsidRPr="00B3066F">
        <w:rPr>
          <w:rFonts w:ascii="Times New Roman" w:hAnsi="Times New Roman"/>
          <w:i w:val="0"/>
          <w:sz w:val="36"/>
          <w:szCs w:val="36"/>
          <w:lang w:val="en-US" w:eastAsia="cs-CZ"/>
        </w:rPr>
        <w:t xml:space="preserve">lementary </w:t>
      </w:r>
      <w:r w:rsidR="00B04122" w:rsidRPr="00B3066F">
        <w:rPr>
          <w:rFonts w:ascii="Times New Roman" w:hAnsi="Times New Roman"/>
          <w:i w:val="0"/>
          <w:sz w:val="36"/>
          <w:szCs w:val="36"/>
          <w:lang w:val="en-US" w:eastAsia="cs-CZ"/>
        </w:rPr>
        <w:t>Methods</w:t>
      </w:r>
    </w:p>
    <w:p w:rsidR="00C2675F" w:rsidRPr="00C2675F" w:rsidRDefault="00C2675F" w:rsidP="0021463A">
      <w:pPr>
        <w:jc w:val="both"/>
        <w:rPr>
          <w:rFonts w:asciiTheme="minorHAnsi" w:hAnsiTheme="minorHAnsi"/>
          <w:lang w:val="en-US" w:eastAsia="cs-CZ"/>
        </w:rPr>
      </w:pPr>
    </w:p>
    <w:p w:rsidR="002D1D8E" w:rsidRPr="00CC6F66" w:rsidRDefault="002D1D8E" w:rsidP="002D1D8E">
      <w:pPr>
        <w:spacing w:line="480" w:lineRule="auto"/>
        <w:rPr>
          <w:b/>
          <w:bCs/>
          <w:sz w:val="40"/>
          <w:szCs w:val="40"/>
        </w:rPr>
      </w:pPr>
      <w:r w:rsidRPr="00CC6F66">
        <w:rPr>
          <w:b/>
          <w:bCs/>
          <w:sz w:val="40"/>
          <w:szCs w:val="40"/>
          <w:lang w:val="en-US"/>
        </w:rPr>
        <w:t xml:space="preserve">Structure-specific binding of tumor suppressor p53 protein to triplex DNA </w:t>
      </w:r>
      <w:r w:rsidRPr="00CC6F66">
        <w:rPr>
          <w:b/>
          <w:bCs/>
          <w:i/>
          <w:sz w:val="40"/>
          <w:szCs w:val="40"/>
          <w:lang w:val="en-US"/>
        </w:rPr>
        <w:t xml:space="preserve">in vitro </w:t>
      </w:r>
      <w:r w:rsidRPr="00CC6F66">
        <w:rPr>
          <w:b/>
          <w:bCs/>
          <w:sz w:val="40"/>
          <w:szCs w:val="40"/>
          <w:lang w:val="en-US"/>
        </w:rPr>
        <w:t xml:space="preserve">and </w:t>
      </w:r>
      <w:r w:rsidR="00B04122" w:rsidRPr="00B04122">
        <w:rPr>
          <w:b/>
          <w:bCs/>
          <w:sz w:val="40"/>
          <w:szCs w:val="40"/>
          <w:lang w:val="en-US"/>
        </w:rPr>
        <w:t>in cells</w:t>
      </w:r>
      <w:r w:rsidRPr="00CC6F66">
        <w:rPr>
          <w:b/>
          <w:bCs/>
          <w:sz w:val="40"/>
          <w:szCs w:val="40"/>
          <w:lang w:val="en-US"/>
        </w:rPr>
        <w:t xml:space="preserve"> </w:t>
      </w:r>
    </w:p>
    <w:p w:rsidR="002D1D8E" w:rsidRPr="00F52A6A" w:rsidRDefault="002D1D8E" w:rsidP="002D1D8E">
      <w:pPr>
        <w:spacing w:line="480" w:lineRule="auto"/>
        <w:jc w:val="both"/>
        <w:rPr>
          <w:b/>
          <w:vertAlign w:val="superscript"/>
          <w:lang w:val="en-US"/>
        </w:rPr>
      </w:pPr>
      <w:r w:rsidRPr="00F52A6A">
        <w:rPr>
          <w:b/>
          <w:lang w:val="en-US"/>
        </w:rPr>
        <w:t>Marie Brázdová</w:t>
      </w:r>
      <w:r w:rsidRPr="00F52A6A">
        <w:rPr>
          <w:b/>
          <w:vertAlign w:val="superscript"/>
          <w:lang w:val="en-US"/>
        </w:rPr>
        <w:t>1*</w:t>
      </w:r>
      <w:r w:rsidRPr="00F52A6A">
        <w:rPr>
          <w:b/>
          <w:lang w:val="en-US"/>
        </w:rPr>
        <w:t xml:space="preserve">, </w:t>
      </w:r>
      <w:proofErr w:type="spellStart"/>
      <w:r w:rsidRPr="00F52A6A">
        <w:rPr>
          <w:b/>
          <w:lang w:val="en-US"/>
        </w:rPr>
        <w:t>Vlastimil</w:t>
      </w:r>
      <w:proofErr w:type="spellEnd"/>
      <w:r w:rsidRPr="00F52A6A">
        <w:rPr>
          <w:b/>
          <w:lang w:val="en-US"/>
        </w:rPr>
        <w:t xml:space="preserve"> Tichý</w:t>
      </w:r>
      <w:r w:rsidRPr="00F52A6A">
        <w:rPr>
          <w:b/>
          <w:vertAlign w:val="superscript"/>
          <w:lang w:val="en-US"/>
        </w:rPr>
        <w:t>1</w:t>
      </w:r>
      <w:r w:rsidRPr="00F52A6A">
        <w:rPr>
          <w:b/>
          <w:lang w:val="en-US"/>
        </w:rPr>
        <w:t>, Robert Helma</w:t>
      </w:r>
      <w:r w:rsidRPr="00F52A6A">
        <w:rPr>
          <w:b/>
          <w:vertAlign w:val="superscript"/>
          <w:lang w:val="en-US"/>
        </w:rPr>
        <w:t>1</w:t>
      </w:r>
      <w:r w:rsidRPr="00F52A6A">
        <w:rPr>
          <w:b/>
          <w:lang w:val="en-US"/>
        </w:rPr>
        <w:t xml:space="preserve">, </w:t>
      </w:r>
      <w:proofErr w:type="spellStart"/>
      <w:r w:rsidRPr="00F52A6A">
        <w:rPr>
          <w:b/>
          <w:lang w:val="en-US"/>
        </w:rPr>
        <w:t>Pavla</w:t>
      </w:r>
      <w:proofErr w:type="spellEnd"/>
      <w:r w:rsidRPr="00F52A6A">
        <w:rPr>
          <w:b/>
          <w:lang w:val="en-US"/>
        </w:rPr>
        <w:t xml:space="preserve"> Bažantová</w:t>
      </w:r>
      <w:r w:rsidRPr="00F52A6A">
        <w:rPr>
          <w:b/>
          <w:vertAlign w:val="superscript"/>
          <w:lang w:val="en-US"/>
        </w:rPr>
        <w:t>1</w:t>
      </w:r>
      <w:r w:rsidRPr="00F52A6A">
        <w:rPr>
          <w:b/>
          <w:lang w:val="en-US"/>
        </w:rPr>
        <w:t>, Alena Polášková</w:t>
      </w:r>
      <w:r w:rsidRPr="00F52A6A">
        <w:rPr>
          <w:b/>
          <w:vertAlign w:val="superscript"/>
          <w:lang w:val="en-US"/>
        </w:rPr>
        <w:t>1</w:t>
      </w:r>
      <w:r w:rsidRPr="00F52A6A">
        <w:rPr>
          <w:b/>
          <w:lang w:val="en-US"/>
        </w:rPr>
        <w:t xml:space="preserve">, </w:t>
      </w:r>
      <w:proofErr w:type="spellStart"/>
      <w:r w:rsidRPr="00F52A6A">
        <w:rPr>
          <w:b/>
          <w:lang w:val="en-US"/>
        </w:rPr>
        <w:t>Aneta</w:t>
      </w:r>
      <w:proofErr w:type="spellEnd"/>
      <w:r w:rsidRPr="00F52A6A">
        <w:rPr>
          <w:b/>
          <w:lang w:val="en-US"/>
        </w:rPr>
        <w:t xml:space="preserve"> Krejčí</w:t>
      </w:r>
      <w:r w:rsidRPr="00F52A6A">
        <w:rPr>
          <w:b/>
          <w:vertAlign w:val="superscript"/>
          <w:lang w:val="en-US"/>
        </w:rPr>
        <w:t>2</w:t>
      </w:r>
      <w:r w:rsidRPr="00F52A6A">
        <w:rPr>
          <w:b/>
          <w:lang w:val="en-US"/>
        </w:rPr>
        <w:t>, Marek Petr</w:t>
      </w:r>
      <w:r w:rsidRPr="00F52A6A">
        <w:rPr>
          <w:b/>
          <w:vertAlign w:val="superscript"/>
          <w:lang w:val="en-US"/>
        </w:rPr>
        <w:t>1</w:t>
      </w:r>
      <w:r w:rsidRPr="00F52A6A">
        <w:rPr>
          <w:b/>
          <w:lang w:val="en-US"/>
        </w:rPr>
        <w:t>, Lucie Navrátilová</w:t>
      </w:r>
      <w:r w:rsidRPr="00F52A6A">
        <w:rPr>
          <w:b/>
          <w:vertAlign w:val="superscript"/>
          <w:lang w:val="en-US"/>
        </w:rPr>
        <w:t>1</w:t>
      </w:r>
      <w:r w:rsidRPr="00F52A6A">
        <w:rPr>
          <w:b/>
          <w:lang w:val="en-US"/>
        </w:rPr>
        <w:t>, Olga Tichá</w:t>
      </w:r>
      <w:r w:rsidRPr="00F52A6A">
        <w:rPr>
          <w:b/>
          <w:vertAlign w:val="superscript"/>
          <w:lang w:val="en-US"/>
        </w:rPr>
        <w:t>1</w:t>
      </w:r>
      <w:r w:rsidRPr="00F52A6A">
        <w:rPr>
          <w:b/>
          <w:lang w:val="en-US"/>
        </w:rPr>
        <w:t>, Karel Nejedlý</w:t>
      </w:r>
      <w:r w:rsidRPr="00F52A6A">
        <w:rPr>
          <w:b/>
          <w:vertAlign w:val="superscript"/>
          <w:lang w:val="en-US"/>
        </w:rPr>
        <w:t>1</w:t>
      </w:r>
      <w:r w:rsidRPr="00F52A6A">
        <w:rPr>
          <w:b/>
          <w:lang w:val="en-US"/>
        </w:rPr>
        <w:t>, Martin L. Bennink</w:t>
      </w:r>
      <w:r w:rsidRPr="00F52A6A">
        <w:rPr>
          <w:b/>
          <w:vertAlign w:val="superscript"/>
          <w:lang w:val="en-US"/>
        </w:rPr>
        <w:t>3</w:t>
      </w:r>
      <w:r w:rsidRPr="00F52A6A">
        <w:rPr>
          <w:b/>
          <w:lang w:val="en-US"/>
        </w:rPr>
        <w:t>, Vinod Subramaniam</w:t>
      </w:r>
      <w:r w:rsidRPr="00F52A6A">
        <w:rPr>
          <w:b/>
          <w:vertAlign w:val="superscript"/>
          <w:lang w:val="en-US"/>
        </w:rPr>
        <w:t>3</w:t>
      </w:r>
      <w:r w:rsidRPr="00F52A6A">
        <w:rPr>
          <w:b/>
          <w:lang w:val="en-US"/>
        </w:rPr>
        <w:t xml:space="preserve">, </w:t>
      </w:r>
      <w:r>
        <w:rPr>
          <w:b/>
          <w:lang w:val="en-US"/>
        </w:rPr>
        <w:t>Zuzana Bábková</w:t>
      </w:r>
      <w:r w:rsidRPr="00F52A6A">
        <w:rPr>
          <w:b/>
          <w:vertAlign w:val="superscript"/>
          <w:lang w:val="en-US"/>
        </w:rPr>
        <w:t>2</w:t>
      </w:r>
      <w:r>
        <w:rPr>
          <w:b/>
          <w:lang w:val="en-US"/>
        </w:rPr>
        <w:t xml:space="preserve">, </w:t>
      </w:r>
      <w:proofErr w:type="spellStart"/>
      <w:r w:rsidRPr="00F52A6A">
        <w:rPr>
          <w:b/>
          <w:lang w:val="en-US"/>
        </w:rPr>
        <w:t>Tomáš</w:t>
      </w:r>
      <w:proofErr w:type="spellEnd"/>
      <w:r w:rsidRPr="00F52A6A">
        <w:rPr>
          <w:b/>
          <w:lang w:val="en-US"/>
        </w:rPr>
        <w:t xml:space="preserve"> Martínek</w:t>
      </w:r>
      <w:r w:rsidRPr="00F52A6A">
        <w:rPr>
          <w:b/>
          <w:vertAlign w:val="superscript"/>
          <w:lang w:val="en-US"/>
        </w:rPr>
        <w:t>4</w:t>
      </w:r>
      <w:r w:rsidRPr="00F52A6A">
        <w:rPr>
          <w:b/>
          <w:lang w:val="en-US"/>
        </w:rPr>
        <w:t xml:space="preserve">, </w:t>
      </w:r>
      <w:proofErr w:type="spellStart"/>
      <w:r w:rsidRPr="00F52A6A">
        <w:rPr>
          <w:b/>
          <w:lang w:val="en-US"/>
        </w:rPr>
        <w:t>Matej</w:t>
      </w:r>
      <w:proofErr w:type="spellEnd"/>
      <w:r w:rsidRPr="00F52A6A">
        <w:rPr>
          <w:b/>
          <w:lang w:val="en-US"/>
        </w:rPr>
        <w:t xml:space="preserve"> Lexa</w:t>
      </w:r>
      <w:r w:rsidRPr="00F52A6A">
        <w:rPr>
          <w:b/>
          <w:vertAlign w:val="superscript"/>
          <w:lang w:val="en-US"/>
        </w:rPr>
        <w:t xml:space="preserve">5 </w:t>
      </w:r>
      <w:r w:rsidRPr="00F52A6A">
        <w:rPr>
          <w:b/>
          <w:lang w:val="en-US"/>
        </w:rPr>
        <w:t xml:space="preserve">and </w:t>
      </w:r>
      <w:proofErr w:type="spellStart"/>
      <w:r w:rsidRPr="00F52A6A">
        <w:rPr>
          <w:b/>
          <w:lang w:val="en-US"/>
        </w:rPr>
        <w:t>Matej</w:t>
      </w:r>
      <w:proofErr w:type="spellEnd"/>
      <w:r w:rsidRPr="00F52A6A">
        <w:rPr>
          <w:b/>
          <w:lang w:val="en-US"/>
        </w:rPr>
        <w:t xml:space="preserve"> Adámik</w:t>
      </w:r>
      <w:r w:rsidRPr="00F52A6A">
        <w:rPr>
          <w:b/>
          <w:vertAlign w:val="superscript"/>
          <w:lang w:val="en-US"/>
        </w:rPr>
        <w:t>1</w:t>
      </w:r>
    </w:p>
    <w:p w:rsidR="002D1D8E" w:rsidRPr="002D1D8E" w:rsidRDefault="002D1D8E" w:rsidP="002D1D8E">
      <w:pPr>
        <w:spacing w:line="480" w:lineRule="auto"/>
        <w:jc w:val="both"/>
        <w:rPr>
          <w:iCs/>
          <w:lang w:val="en-US"/>
        </w:rPr>
      </w:pPr>
      <w:r w:rsidRPr="002D1D8E">
        <w:rPr>
          <w:vertAlign w:val="superscript"/>
          <w:lang w:val="en-US"/>
        </w:rPr>
        <w:t>1</w:t>
      </w:r>
      <w:r w:rsidRPr="002D1D8E">
        <w:rPr>
          <w:iCs/>
          <w:lang w:val="en-US"/>
        </w:rPr>
        <w:t xml:space="preserve">Department of Biophysical Chemistry and Molecular Oncology, Institute of Biophysics, Academy of Sciences of the Czech Republic </w:t>
      </w:r>
      <w:proofErr w:type="spellStart"/>
      <w:r w:rsidRPr="002D1D8E">
        <w:rPr>
          <w:iCs/>
          <w:lang w:val="en-US"/>
        </w:rPr>
        <w:t>v.v.i</w:t>
      </w:r>
      <w:proofErr w:type="spellEnd"/>
      <w:r w:rsidRPr="002D1D8E">
        <w:rPr>
          <w:iCs/>
          <w:lang w:val="en-US"/>
        </w:rPr>
        <w:t xml:space="preserve">., </w:t>
      </w:r>
      <w:r w:rsidRPr="002D1D8E">
        <w:t xml:space="preserve">Královopolská 135, </w:t>
      </w:r>
      <w:r w:rsidRPr="002D1D8E">
        <w:rPr>
          <w:iCs/>
          <w:lang w:val="en-US"/>
        </w:rPr>
        <w:t>Brno, 61265, Czech Republic</w:t>
      </w:r>
    </w:p>
    <w:p w:rsidR="002D1D8E" w:rsidRPr="002D1D8E" w:rsidRDefault="002D1D8E" w:rsidP="002D1D8E">
      <w:pPr>
        <w:spacing w:line="480" w:lineRule="auto"/>
        <w:jc w:val="both"/>
        <w:rPr>
          <w:rStyle w:val="InternetLink"/>
          <w:color w:val="00000A"/>
          <w:u w:val="none"/>
        </w:rPr>
      </w:pPr>
      <w:r w:rsidRPr="002D1D8E">
        <w:rPr>
          <w:vertAlign w:val="superscript"/>
          <w:lang w:val="en-US"/>
        </w:rPr>
        <w:t>2</w:t>
      </w:r>
      <w:hyperlink r:id="rId5">
        <w:r w:rsidRPr="002D1D8E">
          <w:rPr>
            <w:rStyle w:val="InternetLink"/>
            <w:color w:val="00000A"/>
            <w:u w:val="none"/>
          </w:rPr>
          <w:t xml:space="preserve">Department </w:t>
        </w:r>
        <w:proofErr w:type="spellStart"/>
        <w:r w:rsidRPr="002D1D8E">
          <w:rPr>
            <w:rStyle w:val="InternetLink"/>
            <w:color w:val="00000A"/>
            <w:u w:val="none"/>
          </w:rPr>
          <w:t>of</w:t>
        </w:r>
        <w:proofErr w:type="spellEnd"/>
        <w:r w:rsidRPr="002D1D8E">
          <w:rPr>
            <w:rStyle w:val="InternetLink"/>
            <w:color w:val="00000A"/>
            <w:u w:val="none"/>
          </w:rPr>
          <w:t xml:space="preserve"> </w:t>
        </w:r>
        <w:proofErr w:type="spellStart"/>
        <w:r w:rsidRPr="002D1D8E">
          <w:rPr>
            <w:rStyle w:val="InternetLink"/>
            <w:color w:val="00000A"/>
            <w:u w:val="none"/>
          </w:rPr>
          <w:t>Molecular</w:t>
        </w:r>
        <w:proofErr w:type="spellEnd"/>
        <w:r w:rsidRPr="002D1D8E">
          <w:rPr>
            <w:rStyle w:val="InternetLink"/>
            <w:color w:val="00000A"/>
            <w:u w:val="none"/>
          </w:rPr>
          <w:t xml:space="preserve"> Biology and </w:t>
        </w:r>
        <w:proofErr w:type="spellStart"/>
        <w:r w:rsidRPr="002D1D8E">
          <w:rPr>
            <w:rStyle w:val="InternetLink"/>
            <w:color w:val="00000A"/>
            <w:u w:val="none"/>
          </w:rPr>
          <w:t>Pharmaceutical</w:t>
        </w:r>
        <w:proofErr w:type="spellEnd"/>
        <w:r w:rsidRPr="002D1D8E">
          <w:rPr>
            <w:rStyle w:val="InternetLink"/>
            <w:color w:val="00000A"/>
            <w:u w:val="none"/>
          </w:rPr>
          <w:t xml:space="preserve"> Biotechnology, </w:t>
        </w:r>
        <w:proofErr w:type="spellStart"/>
        <w:r w:rsidRPr="002D1D8E">
          <w:rPr>
            <w:rStyle w:val="InternetLink"/>
            <w:color w:val="00000A"/>
            <w:u w:val="none"/>
          </w:rPr>
          <w:t>Faculty</w:t>
        </w:r>
        <w:proofErr w:type="spellEnd"/>
        <w:r w:rsidRPr="002D1D8E">
          <w:rPr>
            <w:rStyle w:val="InternetLink"/>
            <w:color w:val="00000A"/>
            <w:u w:val="none"/>
          </w:rPr>
          <w:t xml:space="preserve"> </w:t>
        </w:r>
        <w:proofErr w:type="spellStart"/>
        <w:r w:rsidRPr="002D1D8E">
          <w:rPr>
            <w:rStyle w:val="InternetLink"/>
            <w:color w:val="00000A"/>
            <w:u w:val="none"/>
          </w:rPr>
          <w:t>of</w:t>
        </w:r>
        <w:proofErr w:type="spellEnd"/>
        <w:r w:rsidRPr="002D1D8E">
          <w:rPr>
            <w:rStyle w:val="InternetLink"/>
            <w:color w:val="00000A"/>
            <w:u w:val="none"/>
          </w:rPr>
          <w:t xml:space="preserve"> </w:t>
        </w:r>
        <w:proofErr w:type="spellStart"/>
        <w:r w:rsidRPr="002D1D8E">
          <w:rPr>
            <w:rStyle w:val="InternetLink"/>
            <w:color w:val="00000A"/>
            <w:u w:val="none"/>
          </w:rPr>
          <w:t>Pharmacy</w:t>
        </w:r>
        <w:proofErr w:type="spellEnd"/>
        <w:r w:rsidRPr="002D1D8E">
          <w:rPr>
            <w:rStyle w:val="InternetLink"/>
            <w:color w:val="00000A"/>
            <w:u w:val="none"/>
          </w:rPr>
          <w:t xml:space="preserve">, University </w:t>
        </w:r>
        <w:proofErr w:type="spellStart"/>
        <w:r w:rsidRPr="002D1D8E">
          <w:rPr>
            <w:rStyle w:val="InternetLink"/>
            <w:color w:val="00000A"/>
            <w:u w:val="none"/>
          </w:rPr>
          <w:t>of</w:t>
        </w:r>
        <w:proofErr w:type="spellEnd"/>
        <w:r w:rsidRPr="002D1D8E">
          <w:rPr>
            <w:rStyle w:val="InternetLink"/>
            <w:color w:val="00000A"/>
            <w:u w:val="none"/>
          </w:rPr>
          <w:t xml:space="preserve"> </w:t>
        </w:r>
        <w:proofErr w:type="spellStart"/>
        <w:r w:rsidRPr="002D1D8E">
          <w:rPr>
            <w:rStyle w:val="InternetLink"/>
            <w:color w:val="00000A"/>
            <w:u w:val="none"/>
          </w:rPr>
          <w:t>Veterinary</w:t>
        </w:r>
        <w:proofErr w:type="spellEnd"/>
        <w:r w:rsidRPr="002D1D8E">
          <w:rPr>
            <w:rStyle w:val="InternetLink"/>
            <w:color w:val="00000A"/>
            <w:u w:val="none"/>
          </w:rPr>
          <w:t xml:space="preserve"> and </w:t>
        </w:r>
        <w:proofErr w:type="spellStart"/>
        <w:r w:rsidRPr="002D1D8E">
          <w:rPr>
            <w:rStyle w:val="InternetLink"/>
            <w:color w:val="00000A"/>
            <w:u w:val="none"/>
          </w:rPr>
          <w:t>Pharmaceutical</w:t>
        </w:r>
        <w:proofErr w:type="spellEnd"/>
        <w:r w:rsidRPr="002D1D8E">
          <w:rPr>
            <w:rStyle w:val="InternetLink"/>
            <w:color w:val="00000A"/>
            <w:u w:val="none"/>
          </w:rPr>
          <w:t xml:space="preserve"> </w:t>
        </w:r>
        <w:proofErr w:type="spellStart"/>
        <w:r w:rsidRPr="002D1D8E">
          <w:rPr>
            <w:rStyle w:val="InternetLink"/>
            <w:color w:val="00000A"/>
            <w:u w:val="none"/>
          </w:rPr>
          <w:t>Sciences</w:t>
        </w:r>
        <w:proofErr w:type="spellEnd"/>
        <w:r w:rsidRPr="002D1D8E">
          <w:rPr>
            <w:rStyle w:val="InternetLink"/>
            <w:color w:val="00000A"/>
            <w:u w:val="none"/>
          </w:rPr>
          <w:t xml:space="preserve">, Palackého 1/3, 61242 Brno, Czech Republic  </w:t>
        </w:r>
      </w:hyperlink>
    </w:p>
    <w:p w:rsidR="002D1D8E" w:rsidRPr="002D1D8E" w:rsidRDefault="002D1D8E" w:rsidP="002D1D8E">
      <w:pPr>
        <w:spacing w:line="480" w:lineRule="auto"/>
        <w:jc w:val="both"/>
        <w:rPr>
          <w:lang w:val="en-US"/>
        </w:rPr>
      </w:pPr>
      <w:r w:rsidRPr="002D1D8E">
        <w:rPr>
          <w:vertAlign w:val="superscript"/>
          <w:lang w:val="en-US"/>
        </w:rPr>
        <w:t>3</w:t>
      </w:r>
      <w:r w:rsidRPr="002D1D8E">
        <w:rPr>
          <w:iCs/>
          <w:lang w:val="en-US"/>
        </w:rPr>
        <w:t xml:space="preserve">Biophysical Engineering Group, Faculty of Science and Technology, University of </w:t>
      </w:r>
      <w:proofErr w:type="spellStart"/>
      <w:r w:rsidRPr="002D1D8E">
        <w:rPr>
          <w:iCs/>
          <w:lang w:val="en-US"/>
        </w:rPr>
        <w:t>Twente</w:t>
      </w:r>
      <w:proofErr w:type="spellEnd"/>
      <w:r w:rsidRPr="002D1D8E">
        <w:rPr>
          <w:iCs/>
          <w:lang w:val="en-US"/>
        </w:rPr>
        <w:t xml:space="preserve">, </w:t>
      </w:r>
      <w:proofErr w:type="spellStart"/>
      <w:r w:rsidRPr="002D1D8E">
        <w:rPr>
          <w:iCs/>
          <w:lang w:val="en-US"/>
        </w:rPr>
        <w:t>Enschede</w:t>
      </w:r>
      <w:proofErr w:type="spellEnd"/>
      <w:r w:rsidRPr="002D1D8E">
        <w:rPr>
          <w:iCs/>
          <w:lang w:val="en-US"/>
        </w:rPr>
        <w:t xml:space="preserve">, 7500AE, </w:t>
      </w:r>
      <w:proofErr w:type="gramStart"/>
      <w:r w:rsidRPr="002D1D8E">
        <w:rPr>
          <w:iCs/>
          <w:lang w:val="en-US"/>
        </w:rPr>
        <w:t>The</w:t>
      </w:r>
      <w:proofErr w:type="gramEnd"/>
      <w:r w:rsidRPr="002D1D8E">
        <w:rPr>
          <w:iCs/>
          <w:lang w:val="en-US"/>
        </w:rPr>
        <w:t xml:space="preserve"> Netherlands</w:t>
      </w:r>
    </w:p>
    <w:p w:rsidR="002D1D8E" w:rsidRPr="002D1D8E" w:rsidRDefault="002D1D8E" w:rsidP="002D1D8E">
      <w:pPr>
        <w:spacing w:line="480" w:lineRule="auto"/>
        <w:jc w:val="both"/>
      </w:pPr>
      <w:r w:rsidRPr="002D1D8E">
        <w:rPr>
          <w:iCs/>
          <w:vertAlign w:val="superscript"/>
          <w:lang w:val="en-US"/>
        </w:rPr>
        <w:t>4</w:t>
      </w:r>
      <w:r w:rsidRPr="002D1D8E">
        <w:t xml:space="preserve">Department </w:t>
      </w:r>
      <w:proofErr w:type="spellStart"/>
      <w:r w:rsidRPr="002D1D8E">
        <w:t>of</w:t>
      </w:r>
      <w:proofErr w:type="spellEnd"/>
      <w:r w:rsidRPr="002D1D8E">
        <w:t xml:space="preserve"> </w:t>
      </w:r>
      <w:proofErr w:type="spellStart"/>
      <w:r w:rsidRPr="002D1D8E">
        <w:t>Computer</w:t>
      </w:r>
      <w:proofErr w:type="spellEnd"/>
      <w:r w:rsidRPr="002D1D8E">
        <w:t xml:space="preserve"> Systems, </w:t>
      </w:r>
      <w:proofErr w:type="spellStart"/>
      <w:r w:rsidRPr="002D1D8E">
        <w:t>Faculty</w:t>
      </w:r>
      <w:proofErr w:type="spellEnd"/>
      <w:r w:rsidRPr="002D1D8E">
        <w:t xml:space="preserve"> </w:t>
      </w:r>
      <w:proofErr w:type="spellStart"/>
      <w:r w:rsidRPr="002D1D8E">
        <w:t>of</w:t>
      </w:r>
      <w:proofErr w:type="spellEnd"/>
      <w:r w:rsidRPr="002D1D8E">
        <w:t xml:space="preserve"> </w:t>
      </w:r>
      <w:proofErr w:type="spellStart"/>
      <w:r w:rsidRPr="002D1D8E">
        <w:t>Information</w:t>
      </w:r>
      <w:proofErr w:type="spellEnd"/>
      <w:r w:rsidRPr="002D1D8E">
        <w:t xml:space="preserve"> Technology, Brno University </w:t>
      </w:r>
      <w:proofErr w:type="spellStart"/>
      <w:r w:rsidRPr="002D1D8E">
        <w:t>of</w:t>
      </w:r>
      <w:proofErr w:type="spellEnd"/>
      <w:r w:rsidRPr="002D1D8E">
        <w:t xml:space="preserve"> Technology, Brno, 612 66, Czech Republic</w:t>
      </w:r>
    </w:p>
    <w:p w:rsidR="002D1D8E" w:rsidRPr="002D1D8E" w:rsidRDefault="002D1D8E" w:rsidP="002D1D8E">
      <w:pPr>
        <w:spacing w:line="480" w:lineRule="auto"/>
        <w:jc w:val="both"/>
        <w:rPr>
          <w:iCs/>
          <w:lang w:val="en-US"/>
        </w:rPr>
      </w:pPr>
      <w:r w:rsidRPr="002D1D8E">
        <w:rPr>
          <w:vertAlign w:val="superscript"/>
        </w:rPr>
        <w:t>5</w:t>
      </w:r>
      <w:r w:rsidRPr="002D1D8E">
        <w:t xml:space="preserve">Department </w:t>
      </w:r>
      <w:proofErr w:type="spellStart"/>
      <w:r w:rsidRPr="002D1D8E">
        <w:t>of</w:t>
      </w:r>
      <w:proofErr w:type="spellEnd"/>
      <w:r w:rsidRPr="002D1D8E">
        <w:t xml:space="preserve"> </w:t>
      </w:r>
      <w:proofErr w:type="spellStart"/>
      <w:r w:rsidRPr="002D1D8E">
        <w:t>Information</w:t>
      </w:r>
      <w:proofErr w:type="spellEnd"/>
      <w:r w:rsidRPr="002D1D8E">
        <w:t xml:space="preserve"> Technologies</w:t>
      </w:r>
      <w:r w:rsidRPr="002D1D8E">
        <w:rPr>
          <w:iCs/>
          <w:lang w:val="en-US"/>
        </w:rPr>
        <w:t>, Faculty of Informatics,</w:t>
      </w:r>
      <w:r w:rsidRPr="002D1D8E">
        <w:rPr>
          <w:iCs/>
          <w:vertAlign w:val="superscript"/>
          <w:lang w:val="en-US"/>
        </w:rPr>
        <w:t xml:space="preserve"> </w:t>
      </w:r>
      <w:r w:rsidRPr="002D1D8E">
        <w:rPr>
          <w:iCs/>
          <w:lang w:val="en-US"/>
        </w:rPr>
        <w:t>Masaryk University, Brno, 60200, Czech Republic</w:t>
      </w:r>
    </w:p>
    <w:p w:rsidR="00005B32" w:rsidRPr="00CC6F66" w:rsidRDefault="00005B32" w:rsidP="00005B32"/>
    <w:p w:rsidR="00005B32" w:rsidRPr="00CC6F66" w:rsidRDefault="00005B32" w:rsidP="00005B32">
      <w:r w:rsidRPr="00CC6F66">
        <w:t xml:space="preserve">* To </w:t>
      </w:r>
      <w:proofErr w:type="spellStart"/>
      <w:r w:rsidRPr="00CC6F66">
        <w:t>whom</w:t>
      </w:r>
      <w:proofErr w:type="spellEnd"/>
      <w:r w:rsidRPr="00CC6F66">
        <w:t xml:space="preserve"> </w:t>
      </w:r>
      <w:proofErr w:type="spellStart"/>
      <w:r w:rsidRPr="00CC6F66">
        <w:t>correspondence</w:t>
      </w:r>
      <w:proofErr w:type="spellEnd"/>
      <w:r w:rsidRPr="00CC6F66">
        <w:t xml:space="preserve"> </w:t>
      </w:r>
      <w:proofErr w:type="spellStart"/>
      <w:r w:rsidRPr="00CC6F66">
        <w:t>should</w:t>
      </w:r>
      <w:proofErr w:type="spellEnd"/>
      <w:r w:rsidRPr="00CC6F66">
        <w:t xml:space="preserve"> </w:t>
      </w:r>
      <w:proofErr w:type="spellStart"/>
      <w:r w:rsidRPr="00CC6F66">
        <w:t>be</w:t>
      </w:r>
      <w:proofErr w:type="spellEnd"/>
      <w:r w:rsidRPr="00CC6F66">
        <w:t xml:space="preserve"> </w:t>
      </w:r>
      <w:proofErr w:type="spellStart"/>
      <w:r w:rsidRPr="00CC6F66">
        <w:t>addressed</w:t>
      </w:r>
      <w:proofErr w:type="spellEnd"/>
      <w:r w:rsidRPr="00CC6F66">
        <w:t xml:space="preserve">. Tel: +420 541 517 176; Fax: +420 541 211 293; Email: maruska@ibp.cz </w:t>
      </w:r>
    </w:p>
    <w:p w:rsidR="00005B32" w:rsidRPr="00CC6F66" w:rsidRDefault="00005B32" w:rsidP="00005B32">
      <w:pPr>
        <w:rPr>
          <w:color w:val="FF0000"/>
        </w:rPr>
      </w:pPr>
    </w:p>
    <w:p w:rsidR="00C2675F" w:rsidRPr="00C2675F" w:rsidRDefault="00C2675F" w:rsidP="0021463A">
      <w:pPr>
        <w:jc w:val="both"/>
        <w:rPr>
          <w:rFonts w:asciiTheme="minorHAnsi" w:hAnsiTheme="minorHAnsi"/>
          <w:lang w:val="en-US" w:eastAsia="cs-CZ"/>
        </w:rPr>
      </w:pPr>
    </w:p>
    <w:p w:rsidR="00C2675F" w:rsidRPr="00C2675F" w:rsidRDefault="00C2675F" w:rsidP="0021463A">
      <w:pPr>
        <w:jc w:val="both"/>
        <w:rPr>
          <w:rFonts w:asciiTheme="minorHAnsi" w:hAnsiTheme="minorHAnsi"/>
          <w:lang w:val="en-US" w:eastAsia="cs-CZ"/>
        </w:rPr>
      </w:pPr>
    </w:p>
    <w:p w:rsidR="004E2B26" w:rsidRDefault="004E2B26" w:rsidP="004E2B26">
      <w:pPr>
        <w:rPr>
          <w:lang w:val="en-US" w:eastAsia="cs-CZ"/>
        </w:rPr>
      </w:pPr>
    </w:p>
    <w:p w:rsidR="004E2B26" w:rsidRPr="00524594" w:rsidRDefault="004E2B26" w:rsidP="004E2B26">
      <w:pPr>
        <w:rPr>
          <w:b/>
          <w:sz w:val="32"/>
          <w:szCs w:val="32"/>
          <w:lang w:val="en-US" w:eastAsia="cs-CZ"/>
        </w:rPr>
      </w:pPr>
      <w:r w:rsidRPr="00524594">
        <w:rPr>
          <w:b/>
          <w:sz w:val="32"/>
          <w:szCs w:val="32"/>
          <w:lang w:val="en-US" w:eastAsia="cs-CZ"/>
        </w:rPr>
        <w:lastRenderedPageBreak/>
        <w:t>M</w:t>
      </w:r>
      <w:r w:rsidR="00B04122" w:rsidRPr="00524594">
        <w:rPr>
          <w:b/>
          <w:sz w:val="32"/>
          <w:szCs w:val="32"/>
          <w:lang w:val="en-US" w:eastAsia="cs-CZ"/>
        </w:rPr>
        <w:t>ethods</w:t>
      </w:r>
    </w:p>
    <w:p w:rsidR="004E2B26" w:rsidRPr="00B3066F" w:rsidRDefault="004E2B26" w:rsidP="004E2B26">
      <w:pPr>
        <w:rPr>
          <w:lang w:val="en-US" w:eastAsia="cs-CZ"/>
        </w:rPr>
      </w:pPr>
    </w:p>
    <w:p w:rsidR="001B583D" w:rsidRPr="00B3066F" w:rsidRDefault="001B583D" w:rsidP="0021463A">
      <w:pPr>
        <w:spacing w:line="360" w:lineRule="auto"/>
        <w:jc w:val="both"/>
        <w:rPr>
          <w:b/>
          <w:lang w:val="en-US" w:eastAsia="cs-CZ"/>
        </w:rPr>
      </w:pPr>
      <w:r w:rsidRPr="00B3066F">
        <w:rPr>
          <w:b/>
          <w:lang w:val="en-US" w:eastAsia="cs-CZ"/>
        </w:rPr>
        <w:t xml:space="preserve">Nuclease S1 and restriction enzyme assays. </w:t>
      </w:r>
    </w:p>
    <w:p w:rsidR="005359E7" w:rsidRPr="00B3066F" w:rsidRDefault="001B583D" w:rsidP="00D37AE0">
      <w:pPr>
        <w:spacing w:line="480" w:lineRule="auto"/>
        <w:jc w:val="both"/>
        <w:rPr>
          <w:b/>
          <w:i/>
          <w:lang w:val="en-US" w:eastAsia="cs-CZ"/>
        </w:rPr>
      </w:pPr>
      <w:r w:rsidRPr="00D37AE0">
        <w:rPr>
          <w:sz w:val="22"/>
          <w:szCs w:val="22"/>
          <w:lang w:val="en-US" w:eastAsia="cs-CZ"/>
        </w:rPr>
        <w:t>Sup</w:t>
      </w:r>
      <w:r w:rsidR="00D34436" w:rsidRPr="00D37AE0">
        <w:rPr>
          <w:sz w:val="22"/>
          <w:szCs w:val="22"/>
          <w:lang w:val="en-US" w:eastAsia="cs-CZ"/>
        </w:rPr>
        <w:t xml:space="preserve">ercoiled plasmid constructs (2 </w:t>
      </w:r>
      <w:r w:rsidR="003C2B80" w:rsidRPr="00D37AE0">
        <w:rPr>
          <w:sz w:val="22"/>
          <w:szCs w:val="22"/>
          <w:lang w:val="en-US" w:eastAsia="cs-CZ"/>
        </w:rPr>
        <w:t>µ</w:t>
      </w:r>
      <w:r w:rsidRPr="00D37AE0">
        <w:rPr>
          <w:sz w:val="22"/>
          <w:szCs w:val="22"/>
          <w:lang w:val="en-US" w:eastAsia="cs-CZ"/>
        </w:rPr>
        <w:t xml:space="preserve">g) after </w:t>
      </w:r>
      <w:proofErr w:type="spellStart"/>
      <w:r w:rsidRPr="00D37AE0">
        <w:rPr>
          <w:sz w:val="22"/>
          <w:szCs w:val="22"/>
          <w:lang w:val="en-US" w:eastAsia="cs-CZ"/>
        </w:rPr>
        <w:t>preincubation</w:t>
      </w:r>
      <w:proofErr w:type="spellEnd"/>
      <w:r w:rsidRPr="00D37AE0">
        <w:rPr>
          <w:sz w:val="22"/>
          <w:szCs w:val="22"/>
          <w:lang w:val="en-US" w:eastAsia="cs-CZ"/>
        </w:rPr>
        <w:t xml:space="preserve"> in triplex forming buffer were digested with 4U of S1 nuclease (</w:t>
      </w:r>
      <w:proofErr w:type="spellStart"/>
      <w:r w:rsidRPr="00D37AE0">
        <w:rPr>
          <w:sz w:val="22"/>
          <w:szCs w:val="22"/>
          <w:lang w:val="en-US" w:eastAsia="cs-CZ"/>
        </w:rPr>
        <w:t>Promega</w:t>
      </w:r>
      <w:proofErr w:type="spellEnd"/>
      <w:r w:rsidRPr="00D37AE0">
        <w:rPr>
          <w:sz w:val="22"/>
          <w:szCs w:val="22"/>
          <w:lang w:val="en-US" w:eastAsia="cs-CZ"/>
        </w:rPr>
        <w:t xml:space="preserve">) in 18 </w:t>
      </w:r>
      <w:proofErr w:type="spellStart"/>
      <w:r w:rsidRPr="00D37AE0">
        <w:rPr>
          <w:sz w:val="22"/>
          <w:szCs w:val="22"/>
          <w:lang w:val="en-US" w:eastAsia="cs-CZ"/>
        </w:rPr>
        <w:t>μl</w:t>
      </w:r>
      <w:proofErr w:type="spellEnd"/>
      <w:r w:rsidRPr="00D37AE0">
        <w:rPr>
          <w:sz w:val="22"/>
          <w:szCs w:val="22"/>
          <w:lang w:val="en-US" w:eastAsia="cs-CZ"/>
        </w:rPr>
        <w:t xml:space="preserve"> of S1 buffer for 20 min at 37 °C. The S1 nuclease reaction was quenched with stop buffer (500 </w:t>
      </w:r>
      <w:proofErr w:type="spellStart"/>
      <w:r w:rsidRPr="00D37AE0">
        <w:rPr>
          <w:sz w:val="22"/>
          <w:szCs w:val="22"/>
          <w:lang w:val="en-US" w:eastAsia="cs-CZ"/>
        </w:rPr>
        <w:t>mM</w:t>
      </w:r>
      <w:proofErr w:type="spellEnd"/>
      <w:r w:rsidR="004479E6" w:rsidRPr="00D37AE0">
        <w:rPr>
          <w:sz w:val="22"/>
          <w:szCs w:val="22"/>
          <w:lang w:val="en-US" w:eastAsia="cs-CZ"/>
        </w:rPr>
        <w:t xml:space="preserve"> </w:t>
      </w:r>
      <w:proofErr w:type="spellStart"/>
      <w:r w:rsidRPr="00D37AE0">
        <w:rPr>
          <w:sz w:val="22"/>
          <w:szCs w:val="22"/>
          <w:lang w:val="en-US" w:eastAsia="cs-CZ"/>
        </w:rPr>
        <w:t>Tris</w:t>
      </w:r>
      <w:proofErr w:type="spellEnd"/>
      <w:r w:rsidR="004479E6" w:rsidRPr="00D37AE0">
        <w:rPr>
          <w:sz w:val="22"/>
          <w:szCs w:val="22"/>
          <w:lang w:val="en-US" w:eastAsia="cs-CZ"/>
        </w:rPr>
        <w:t xml:space="preserve"> </w:t>
      </w:r>
      <w:proofErr w:type="spellStart"/>
      <w:r w:rsidR="004479E6" w:rsidRPr="00D37AE0">
        <w:rPr>
          <w:sz w:val="22"/>
          <w:szCs w:val="22"/>
          <w:lang w:val="en-US" w:eastAsia="cs-CZ"/>
        </w:rPr>
        <w:t>HCl</w:t>
      </w:r>
      <w:proofErr w:type="spellEnd"/>
      <w:r w:rsidR="004479E6" w:rsidRPr="00D37AE0">
        <w:rPr>
          <w:sz w:val="22"/>
          <w:szCs w:val="22"/>
          <w:lang w:val="en-US" w:eastAsia="cs-CZ"/>
        </w:rPr>
        <w:t xml:space="preserve"> </w:t>
      </w:r>
      <w:r w:rsidR="00C14896" w:rsidRPr="00D37AE0">
        <w:rPr>
          <w:sz w:val="22"/>
          <w:szCs w:val="22"/>
          <w:lang w:val="en-US" w:eastAsia="cs-CZ"/>
        </w:rPr>
        <w:t>pH</w:t>
      </w:r>
      <w:r w:rsidR="00C769AA" w:rsidRPr="00D37AE0">
        <w:rPr>
          <w:sz w:val="22"/>
          <w:szCs w:val="22"/>
          <w:lang w:val="en-US" w:eastAsia="cs-CZ"/>
        </w:rPr>
        <w:t xml:space="preserve"> </w:t>
      </w:r>
      <w:r w:rsidR="004479E6" w:rsidRPr="00D37AE0">
        <w:rPr>
          <w:sz w:val="22"/>
          <w:szCs w:val="22"/>
          <w:lang w:val="en-US" w:eastAsia="cs-CZ"/>
        </w:rPr>
        <w:t>8</w:t>
      </w:r>
      <w:r w:rsidRPr="00D37AE0">
        <w:rPr>
          <w:sz w:val="22"/>
          <w:szCs w:val="22"/>
          <w:lang w:val="en-US" w:eastAsia="cs-CZ"/>
        </w:rPr>
        <w:t>, 125</w:t>
      </w:r>
      <w:r w:rsidR="00C14896" w:rsidRPr="00D37AE0">
        <w:rPr>
          <w:sz w:val="22"/>
          <w:szCs w:val="22"/>
          <w:lang w:val="en-US" w:eastAsia="cs-CZ"/>
        </w:rPr>
        <w:t xml:space="preserve"> </w:t>
      </w:r>
      <w:proofErr w:type="spellStart"/>
      <w:r w:rsidRPr="00D37AE0">
        <w:rPr>
          <w:sz w:val="22"/>
          <w:szCs w:val="22"/>
          <w:lang w:val="en-US" w:eastAsia="cs-CZ"/>
        </w:rPr>
        <w:t>mM</w:t>
      </w:r>
      <w:proofErr w:type="spellEnd"/>
      <w:r w:rsidR="004479E6" w:rsidRPr="00D37AE0">
        <w:rPr>
          <w:sz w:val="22"/>
          <w:szCs w:val="22"/>
          <w:lang w:val="en-US" w:eastAsia="cs-CZ"/>
        </w:rPr>
        <w:t xml:space="preserve"> </w:t>
      </w:r>
      <w:r w:rsidRPr="00D37AE0">
        <w:rPr>
          <w:sz w:val="22"/>
          <w:szCs w:val="22"/>
          <w:lang w:val="en-US" w:eastAsia="cs-CZ"/>
        </w:rPr>
        <w:t>EDTA), followed by heating for 10</w:t>
      </w:r>
      <w:r w:rsidR="00C14896" w:rsidRPr="00D37AE0">
        <w:rPr>
          <w:sz w:val="22"/>
          <w:szCs w:val="22"/>
          <w:lang w:val="en-US" w:eastAsia="cs-CZ"/>
        </w:rPr>
        <w:t xml:space="preserve"> </w:t>
      </w:r>
      <w:r w:rsidRPr="00D37AE0">
        <w:rPr>
          <w:sz w:val="22"/>
          <w:szCs w:val="22"/>
          <w:lang w:val="en-US" w:eastAsia="cs-CZ"/>
        </w:rPr>
        <w:t xml:space="preserve">min at 70 °C. The resulting S1-digested plasmids were recovered by precipitation and digested further with </w:t>
      </w:r>
      <w:proofErr w:type="spellStart"/>
      <w:r w:rsidRPr="00D37AE0">
        <w:rPr>
          <w:i/>
          <w:sz w:val="22"/>
          <w:szCs w:val="22"/>
          <w:lang w:val="en-US" w:eastAsia="cs-CZ"/>
        </w:rPr>
        <w:t>Sca</w:t>
      </w:r>
      <w:r w:rsidRPr="00D37AE0">
        <w:rPr>
          <w:sz w:val="22"/>
          <w:szCs w:val="22"/>
          <w:lang w:val="en-US" w:eastAsia="cs-CZ"/>
        </w:rPr>
        <w:t>I</w:t>
      </w:r>
      <w:proofErr w:type="spellEnd"/>
      <w:r w:rsidRPr="00D37AE0">
        <w:rPr>
          <w:sz w:val="22"/>
          <w:szCs w:val="22"/>
          <w:lang w:val="en-US" w:eastAsia="cs-CZ"/>
        </w:rPr>
        <w:t xml:space="preserve">. The products were resolved by agarose gel electrophoresis. For restriction enzyme assays, supercoiled plasmid DNA was digested with </w:t>
      </w:r>
      <w:proofErr w:type="spellStart"/>
      <w:r w:rsidRPr="00D37AE0">
        <w:rPr>
          <w:i/>
          <w:sz w:val="22"/>
          <w:szCs w:val="22"/>
          <w:lang w:val="en-US" w:eastAsia="cs-CZ"/>
        </w:rPr>
        <w:t>Sca</w:t>
      </w:r>
      <w:r w:rsidRPr="00D37AE0">
        <w:rPr>
          <w:sz w:val="22"/>
          <w:szCs w:val="22"/>
          <w:lang w:val="en-US" w:eastAsia="cs-CZ"/>
        </w:rPr>
        <w:t>I</w:t>
      </w:r>
      <w:proofErr w:type="spellEnd"/>
      <w:r w:rsidRPr="00D37AE0">
        <w:rPr>
          <w:sz w:val="22"/>
          <w:szCs w:val="22"/>
          <w:lang w:val="en-US" w:eastAsia="cs-CZ"/>
        </w:rPr>
        <w:t xml:space="preserve"> (Takara) for 60</w:t>
      </w:r>
      <w:r w:rsidR="00C14896" w:rsidRPr="00D37AE0">
        <w:rPr>
          <w:sz w:val="22"/>
          <w:szCs w:val="22"/>
          <w:lang w:val="en-US" w:eastAsia="cs-CZ"/>
        </w:rPr>
        <w:t xml:space="preserve"> </w:t>
      </w:r>
      <w:r w:rsidRPr="00D37AE0">
        <w:rPr>
          <w:sz w:val="22"/>
          <w:szCs w:val="22"/>
          <w:lang w:val="en-US" w:eastAsia="cs-CZ"/>
        </w:rPr>
        <w:t xml:space="preserve">min at 37 °C. </w:t>
      </w:r>
      <w:proofErr w:type="spellStart"/>
      <w:r w:rsidR="005359E7" w:rsidRPr="00D37AE0">
        <w:rPr>
          <w:sz w:val="22"/>
          <w:szCs w:val="22"/>
          <w:lang w:val="en-US" w:eastAsia="cs-CZ"/>
        </w:rPr>
        <w:t>ScDNAs</w:t>
      </w:r>
      <w:proofErr w:type="spellEnd"/>
      <w:r w:rsidR="005359E7" w:rsidRPr="00D37AE0">
        <w:rPr>
          <w:sz w:val="22"/>
          <w:szCs w:val="22"/>
          <w:lang w:val="en-US" w:eastAsia="cs-CZ"/>
        </w:rPr>
        <w:t xml:space="preserve"> (pPGM1, pPGM2, </w:t>
      </w:r>
      <w:r w:rsidR="00C76CE0" w:rsidRPr="00D37AE0">
        <w:rPr>
          <w:sz w:val="22"/>
          <w:szCs w:val="22"/>
          <w:lang w:val="en-US" w:eastAsia="cs-CZ"/>
        </w:rPr>
        <w:t>pBA50</w:t>
      </w:r>
      <w:r w:rsidR="005359E7" w:rsidRPr="00D37AE0">
        <w:rPr>
          <w:sz w:val="22"/>
          <w:szCs w:val="22"/>
          <w:lang w:val="en-US" w:eastAsia="cs-CZ"/>
        </w:rPr>
        <w:t>, p</w:t>
      </w:r>
      <w:r w:rsidR="00C76CE0" w:rsidRPr="00D37AE0">
        <w:rPr>
          <w:sz w:val="22"/>
          <w:szCs w:val="22"/>
          <w:lang w:val="en-US" w:eastAsia="cs-CZ"/>
        </w:rPr>
        <w:t>PA50</w:t>
      </w:r>
      <w:r w:rsidR="005359E7" w:rsidRPr="00D37AE0">
        <w:rPr>
          <w:sz w:val="22"/>
          <w:szCs w:val="22"/>
          <w:lang w:val="en-US" w:eastAsia="cs-CZ"/>
        </w:rPr>
        <w:t xml:space="preserve">, </w:t>
      </w:r>
      <w:proofErr w:type="spellStart"/>
      <w:r w:rsidR="005359E7" w:rsidRPr="00D37AE0">
        <w:rPr>
          <w:sz w:val="22"/>
          <w:szCs w:val="22"/>
          <w:lang w:val="en-US" w:eastAsia="cs-CZ"/>
        </w:rPr>
        <w:t>pBSK</w:t>
      </w:r>
      <w:proofErr w:type="spellEnd"/>
      <w:r w:rsidR="005359E7" w:rsidRPr="00D37AE0">
        <w:rPr>
          <w:sz w:val="22"/>
          <w:szCs w:val="22"/>
          <w:lang w:val="en-US" w:eastAsia="cs-CZ"/>
        </w:rPr>
        <w:t>) were treated with S1 nuclease followed</w:t>
      </w:r>
      <w:r w:rsidR="004479E6" w:rsidRPr="00D37AE0">
        <w:rPr>
          <w:sz w:val="22"/>
          <w:szCs w:val="22"/>
          <w:lang w:val="en-US" w:eastAsia="cs-CZ"/>
        </w:rPr>
        <w:t xml:space="preserve"> </w:t>
      </w:r>
      <w:proofErr w:type="spellStart"/>
      <w:r w:rsidR="004479E6" w:rsidRPr="00D37AE0">
        <w:rPr>
          <w:i/>
          <w:sz w:val="22"/>
          <w:szCs w:val="22"/>
          <w:lang w:val="en-US" w:eastAsia="cs-CZ"/>
        </w:rPr>
        <w:t>Sca</w:t>
      </w:r>
      <w:r w:rsidR="004479E6" w:rsidRPr="00D37AE0">
        <w:rPr>
          <w:sz w:val="22"/>
          <w:szCs w:val="22"/>
          <w:lang w:val="en-US" w:eastAsia="cs-CZ"/>
        </w:rPr>
        <w:t>I</w:t>
      </w:r>
      <w:proofErr w:type="spellEnd"/>
      <w:r w:rsidR="004479E6" w:rsidRPr="00D37AE0">
        <w:rPr>
          <w:sz w:val="22"/>
          <w:szCs w:val="22"/>
          <w:lang w:val="en-US" w:eastAsia="cs-CZ"/>
        </w:rPr>
        <w:t xml:space="preserve"> </w:t>
      </w:r>
      <w:proofErr w:type="spellStart"/>
      <w:r w:rsidR="004479E6" w:rsidRPr="00D37AE0">
        <w:rPr>
          <w:sz w:val="22"/>
          <w:szCs w:val="22"/>
          <w:lang w:val="en-US" w:eastAsia="cs-CZ"/>
        </w:rPr>
        <w:t>restrictase</w:t>
      </w:r>
      <w:proofErr w:type="spellEnd"/>
      <w:r w:rsidR="004479E6" w:rsidRPr="00D37AE0">
        <w:rPr>
          <w:sz w:val="22"/>
          <w:szCs w:val="22"/>
          <w:lang w:val="en-US" w:eastAsia="cs-CZ"/>
        </w:rPr>
        <w:t xml:space="preserve"> </w:t>
      </w:r>
      <w:r w:rsidR="00023E25" w:rsidRPr="00D37AE0">
        <w:rPr>
          <w:sz w:val="22"/>
          <w:szCs w:val="22"/>
          <w:lang w:val="en-US" w:eastAsia="cs-CZ"/>
        </w:rPr>
        <w:t>digestion</w:t>
      </w:r>
      <w:r w:rsidR="004876C9" w:rsidRPr="00D37AE0">
        <w:rPr>
          <w:sz w:val="22"/>
          <w:szCs w:val="22"/>
          <w:lang w:val="en-US" w:eastAsia="cs-CZ"/>
        </w:rPr>
        <w:t xml:space="preserve"> </w:t>
      </w:r>
      <w:r w:rsidR="008C2D26" w:rsidRPr="00D37AE0">
        <w:rPr>
          <w:sz w:val="22"/>
          <w:szCs w:val="22"/>
          <w:lang w:val="en-US" w:eastAsia="cs-CZ"/>
        </w:rPr>
        <w:fldChar w:fldCharType="begin">
          <w:fldData xml:space="preserve">PEVuZE5vdGU+PENpdGU+PEF1dGhvcj5CcmF6ZG92YTwvQXV0aG9yPjxZZWFyPjIwMTM8L1llYXI+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==
</w:fldData>
        </w:fldChar>
      </w:r>
      <w:r w:rsidR="00C769AA" w:rsidRPr="00D37AE0">
        <w:rPr>
          <w:sz w:val="22"/>
          <w:szCs w:val="22"/>
          <w:lang w:val="en-US" w:eastAsia="cs-CZ"/>
        </w:rPr>
        <w:instrText xml:space="preserve"> ADDIN EN.CITE </w:instrText>
      </w:r>
      <w:r w:rsidR="00C769AA" w:rsidRPr="00D37AE0">
        <w:rPr>
          <w:sz w:val="22"/>
          <w:szCs w:val="22"/>
          <w:lang w:val="en-US" w:eastAsia="cs-CZ"/>
        </w:rPr>
        <w:fldChar w:fldCharType="begin">
          <w:fldData xml:space="preserve">PEVuZE5vdGU+PENpdGU+PEF1dGhvcj5CcmF6ZG92YTwvQXV0aG9yPjxZZWFyPjIwMTM8L1llYXI+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==
</w:fldData>
        </w:fldChar>
      </w:r>
      <w:r w:rsidR="00C769AA" w:rsidRPr="00D37AE0">
        <w:rPr>
          <w:sz w:val="22"/>
          <w:szCs w:val="22"/>
          <w:lang w:val="en-US" w:eastAsia="cs-CZ"/>
        </w:rPr>
        <w:instrText xml:space="preserve"> ADDIN EN.CITE.DATA </w:instrText>
      </w:r>
      <w:r w:rsidR="00C769AA" w:rsidRPr="00D37AE0">
        <w:rPr>
          <w:sz w:val="22"/>
          <w:szCs w:val="22"/>
          <w:lang w:val="en-US" w:eastAsia="cs-CZ"/>
        </w:rPr>
      </w:r>
      <w:r w:rsidR="00C769AA" w:rsidRPr="00D37AE0">
        <w:rPr>
          <w:sz w:val="22"/>
          <w:szCs w:val="22"/>
          <w:lang w:val="en-US" w:eastAsia="cs-CZ"/>
        </w:rPr>
        <w:fldChar w:fldCharType="end"/>
      </w:r>
      <w:r w:rsidR="008C2D26" w:rsidRPr="00D37AE0">
        <w:rPr>
          <w:sz w:val="22"/>
          <w:szCs w:val="22"/>
          <w:lang w:val="en-US" w:eastAsia="cs-CZ"/>
        </w:rPr>
      </w:r>
      <w:r w:rsidR="008C2D26" w:rsidRPr="00D37AE0">
        <w:rPr>
          <w:sz w:val="22"/>
          <w:szCs w:val="22"/>
          <w:lang w:val="en-US" w:eastAsia="cs-CZ"/>
        </w:rPr>
        <w:fldChar w:fldCharType="separate"/>
      </w:r>
      <w:r w:rsidR="00C769AA" w:rsidRPr="00D37AE0">
        <w:rPr>
          <w:noProof/>
          <w:sz w:val="22"/>
          <w:szCs w:val="22"/>
          <w:lang w:val="en-US" w:eastAsia="cs-CZ"/>
        </w:rPr>
        <w:t>[</w:t>
      </w:r>
      <w:hyperlink w:anchor="_ENREF_1" w:tooltip="Brazdova, 2013 #64" w:history="1">
        <w:r w:rsidR="00C769AA" w:rsidRPr="00D37AE0">
          <w:rPr>
            <w:noProof/>
            <w:sz w:val="22"/>
            <w:szCs w:val="22"/>
            <w:lang w:val="en-US" w:eastAsia="cs-CZ"/>
          </w:rPr>
          <w:t>1</w:t>
        </w:r>
      </w:hyperlink>
      <w:r w:rsidR="00C769AA" w:rsidRPr="00D37AE0">
        <w:rPr>
          <w:noProof/>
          <w:sz w:val="22"/>
          <w:szCs w:val="22"/>
          <w:lang w:val="en-US" w:eastAsia="cs-CZ"/>
        </w:rPr>
        <w:t xml:space="preserve">, </w:t>
      </w:r>
      <w:hyperlink w:anchor="_ENREF_2" w:tooltip="Palecek, 2004 #47" w:history="1">
        <w:r w:rsidR="00C769AA" w:rsidRPr="00D37AE0">
          <w:rPr>
            <w:noProof/>
            <w:sz w:val="22"/>
            <w:szCs w:val="22"/>
            <w:lang w:val="en-US" w:eastAsia="cs-CZ"/>
          </w:rPr>
          <w:t>2</w:t>
        </w:r>
      </w:hyperlink>
      <w:r w:rsidR="00C769AA" w:rsidRPr="00D37AE0">
        <w:rPr>
          <w:noProof/>
          <w:sz w:val="22"/>
          <w:szCs w:val="22"/>
          <w:lang w:val="en-US" w:eastAsia="cs-CZ"/>
        </w:rPr>
        <w:t>]</w:t>
      </w:r>
      <w:r w:rsidR="008C2D26" w:rsidRPr="00D37AE0">
        <w:rPr>
          <w:sz w:val="22"/>
          <w:szCs w:val="22"/>
          <w:lang w:val="en-US" w:eastAsia="cs-CZ"/>
        </w:rPr>
        <w:fldChar w:fldCharType="end"/>
      </w:r>
      <w:r w:rsidR="005359E7" w:rsidRPr="00D37AE0">
        <w:rPr>
          <w:sz w:val="22"/>
          <w:szCs w:val="22"/>
          <w:lang w:val="en-US" w:eastAsia="cs-CZ"/>
        </w:rPr>
        <w:t xml:space="preserve">. </w:t>
      </w:r>
      <w:r w:rsidRPr="00D37AE0">
        <w:rPr>
          <w:sz w:val="22"/>
          <w:szCs w:val="22"/>
          <w:lang w:val="en-US" w:eastAsia="cs-CZ"/>
        </w:rPr>
        <w:t>In case of pPGM2</w:t>
      </w:r>
      <w:r w:rsidR="003C2B80" w:rsidRPr="00D37AE0">
        <w:rPr>
          <w:sz w:val="22"/>
          <w:szCs w:val="22"/>
          <w:lang w:val="en-US" w:eastAsia="cs-CZ"/>
        </w:rPr>
        <w:t xml:space="preserve"> (</w:t>
      </w:r>
      <w:r w:rsidR="00C76CE0" w:rsidRPr="00D37AE0">
        <w:rPr>
          <w:sz w:val="22"/>
          <w:szCs w:val="22"/>
          <w:lang w:val="en-US" w:eastAsia="cs-CZ"/>
        </w:rPr>
        <w:t>S3</w:t>
      </w:r>
      <w:r w:rsidR="003C2B80" w:rsidRPr="00D37AE0">
        <w:rPr>
          <w:sz w:val="22"/>
          <w:szCs w:val="22"/>
          <w:lang w:val="en-US" w:eastAsia="cs-CZ"/>
        </w:rPr>
        <w:t>D Fig, lane 12), pBA34 (</w:t>
      </w:r>
      <w:r w:rsidR="00C76CE0" w:rsidRPr="00D37AE0">
        <w:rPr>
          <w:sz w:val="22"/>
          <w:szCs w:val="22"/>
          <w:lang w:val="en-US" w:eastAsia="cs-CZ"/>
        </w:rPr>
        <w:t>S3E</w:t>
      </w:r>
      <w:r w:rsidR="003C2B80" w:rsidRPr="00D37AE0">
        <w:rPr>
          <w:sz w:val="22"/>
          <w:szCs w:val="22"/>
          <w:lang w:val="en-US" w:eastAsia="cs-CZ"/>
        </w:rPr>
        <w:t xml:space="preserve"> Fig, lane 4), pPAT34 (</w:t>
      </w:r>
      <w:r w:rsidR="00C76CE0" w:rsidRPr="00D37AE0">
        <w:rPr>
          <w:sz w:val="22"/>
          <w:szCs w:val="22"/>
          <w:lang w:val="en-US" w:eastAsia="cs-CZ"/>
        </w:rPr>
        <w:t>S3E</w:t>
      </w:r>
      <w:r w:rsidR="003C2B80" w:rsidRPr="00D37AE0">
        <w:rPr>
          <w:sz w:val="22"/>
          <w:szCs w:val="22"/>
          <w:lang w:val="en-US" w:eastAsia="cs-CZ"/>
        </w:rPr>
        <w:t xml:space="preserve"> Fig</w:t>
      </w:r>
      <w:r w:rsidR="00C76CE0" w:rsidRPr="00D37AE0">
        <w:rPr>
          <w:sz w:val="22"/>
          <w:szCs w:val="22"/>
          <w:lang w:val="en-US" w:eastAsia="cs-CZ"/>
        </w:rPr>
        <w:t>, lane 8)</w:t>
      </w:r>
      <w:r w:rsidR="00041042" w:rsidRPr="00D37AE0">
        <w:rPr>
          <w:sz w:val="22"/>
          <w:szCs w:val="22"/>
          <w:lang w:val="en-US" w:eastAsia="cs-CZ"/>
        </w:rPr>
        <w:t>, detection</w:t>
      </w:r>
      <w:r w:rsidR="005359E7" w:rsidRPr="00D37AE0">
        <w:rPr>
          <w:sz w:val="22"/>
          <w:szCs w:val="22"/>
          <w:lang w:val="en-US" w:eastAsia="cs-CZ"/>
        </w:rPr>
        <w:t xml:space="preserve"> of two fragments (</w:t>
      </w:r>
      <w:r w:rsidR="00C76CE0" w:rsidRPr="00D37AE0">
        <w:rPr>
          <w:sz w:val="22"/>
          <w:szCs w:val="22"/>
          <w:lang w:val="en-US" w:eastAsia="cs-CZ"/>
        </w:rPr>
        <w:t xml:space="preserve">about </w:t>
      </w:r>
      <w:r w:rsidR="005359E7" w:rsidRPr="00D37AE0">
        <w:rPr>
          <w:sz w:val="22"/>
          <w:szCs w:val="22"/>
          <w:lang w:val="en-US" w:eastAsia="cs-CZ"/>
        </w:rPr>
        <w:t>11</w:t>
      </w:r>
      <w:r w:rsidR="00C76CE0" w:rsidRPr="00D37AE0">
        <w:rPr>
          <w:sz w:val="22"/>
          <w:szCs w:val="22"/>
          <w:lang w:val="en-US" w:eastAsia="cs-CZ"/>
        </w:rPr>
        <w:t>00</w:t>
      </w:r>
      <w:r w:rsidR="005359E7" w:rsidRPr="00D37AE0">
        <w:rPr>
          <w:sz w:val="22"/>
          <w:szCs w:val="22"/>
          <w:lang w:val="en-US" w:eastAsia="cs-CZ"/>
        </w:rPr>
        <w:t xml:space="preserve"> and 18</w:t>
      </w:r>
      <w:r w:rsidR="00C76CE0" w:rsidRPr="00D37AE0">
        <w:rPr>
          <w:sz w:val="22"/>
          <w:szCs w:val="22"/>
          <w:lang w:val="en-US" w:eastAsia="cs-CZ"/>
        </w:rPr>
        <w:t>00</w:t>
      </w:r>
      <w:r w:rsidR="005359E7" w:rsidRPr="00D37AE0">
        <w:rPr>
          <w:sz w:val="22"/>
          <w:szCs w:val="22"/>
          <w:lang w:val="en-US" w:eastAsia="cs-CZ"/>
        </w:rPr>
        <w:t xml:space="preserve"> </w:t>
      </w:r>
      <w:proofErr w:type="spellStart"/>
      <w:r w:rsidR="005359E7" w:rsidRPr="00D37AE0">
        <w:rPr>
          <w:sz w:val="22"/>
          <w:szCs w:val="22"/>
          <w:lang w:val="en-US" w:eastAsia="cs-CZ"/>
        </w:rPr>
        <w:t>bp</w:t>
      </w:r>
      <w:proofErr w:type="spellEnd"/>
      <w:r w:rsidR="005359E7" w:rsidRPr="00D37AE0">
        <w:rPr>
          <w:sz w:val="22"/>
          <w:szCs w:val="22"/>
          <w:lang w:val="en-US" w:eastAsia="cs-CZ"/>
        </w:rPr>
        <w:t xml:space="preserve">) indicates DNA cruciform formation. </w:t>
      </w:r>
      <w:r w:rsidR="00C76CE0" w:rsidRPr="00D37AE0">
        <w:rPr>
          <w:sz w:val="22"/>
          <w:szCs w:val="22"/>
          <w:lang w:val="en-US" w:eastAsia="cs-CZ"/>
        </w:rPr>
        <w:t>pBA50</w:t>
      </w:r>
      <w:r w:rsidR="005359E7" w:rsidRPr="00D37AE0">
        <w:rPr>
          <w:sz w:val="22"/>
          <w:szCs w:val="22"/>
          <w:lang w:val="en-US" w:eastAsia="cs-CZ"/>
        </w:rPr>
        <w:t xml:space="preserve"> </w:t>
      </w:r>
      <w:r w:rsidR="003C2B80" w:rsidRPr="00D37AE0">
        <w:rPr>
          <w:sz w:val="22"/>
          <w:szCs w:val="22"/>
          <w:lang w:val="en-US" w:eastAsia="cs-CZ"/>
        </w:rPr>
        <w:t>(</w:t>
      </w:r>
      <w:r w:rsidR="00C76CE0" w:rsidRPr="00D37AE0">
        <w:rPr>
          <w:sz w:val="22"/>
          <w:szCs w:val="22"/>
          <w:lang w:val="en-US" w:eastAsia="cs-CZ"/>
        </w:rPr>
        <w:t>S3</w:t>
      </w:r>
      <w:r w:rsidR="003C2B80" w:rsidRPr="00D37AE0">
        <w:rPr>
          <w:sz w:val="22"/>
          <w:szCs w:val="22"/>
          <w:lang w:val="en-US" w:eastAsia="cs-CZ"/>
        </w:rPr>
        <w:t>E Fig</w:t>
      </w:r>
      <w:r w:rsidR="00C76CE0" w:rsidRPr="00D37AE0">
        <w:rPr>
          <w:sz w:val="22"/>
          <w:szCs w:val="22"/>
          <w:lang w:val="en-US" w:eastAsia="cs-CZ"/>
        </w:rPr>
        <w:t>, lane 12</w:t>
      </w:r>
      <w:r w:rsidR="003C2B80" w:rsidRPr="00D37AE0">
        <w:rPr>
          <w:sz w:val="22"/>
          <w:szCs w:val="22"/>
          <w:lang w:val="en-US" w:eastAsia="cs-CZ"/>
        </w:rPr>
        <w:t xml:space="preserve">; </w:t>
      </w:r>
      <w:r w:rsidR="00041042" w:rsidRPr="00D37AE0">
        <w:rPr>
          <w:sz w:val="22"/>
          <w:szCs w:val="22"/>
          <w:lang w:val="en-US" w:eastAsia="cs-CZ"/>
        </w:rPr>
        <w:t>S3B</w:t>
      </w:r>
      <w:r w:rsidR="003C2B80" w:rsidRPr="00D37AE0">
        <w:rPr>
          <w:sz w:val="22"/>
          <w:szCs w:val="22"/>
          <w:lang w:val="en-US" w:eastAsia="cs-CZ"/>
        </w:rPr>
        <w:t xml:space="preserve"> Fig), pPA50 (</w:t>
      </w:r>
      <w:r w:rsidR="00C76CE0" w:rsidRPr="00D37AE0">
        <w:rPr>
          <w:sz w:val="22"/>
          <w:szCs w:val="22"/>
          <w:lang w:val="en-US" w:eastAsia="cs-CZ"/>
        </w:rPr>
        <w:t>S3</w:t>
      </w:r>
      <w:r w:rsidR="003C2B80" w:rsidRPr="00D37AE0">
        <w:rPr>
          <w:sz w:val="22"/>
          <w:szCs w:val="22"/>
          <w:lang w:val="en-US" w:eastAsia="cs-CZ"/>
        </w:rPr>
        <w:t>E Fig</w:t>
      </w:r>
      <w:r w:rsidR="00C76CE0" w:rsidRPr="00D37AE0">
        <w:rPr>
          <w:sz w:val="22"/>
          <w:szCs w:val="22"/>
          <w:lang w:val="en-US" w:eastAsia="cs-CZ"/>
        </w:rPr>
        <w:t xml:space="preserve">, lane </w:t>
      </w:r>
      <w:r w:rsidR="00454AD0" w:rsidRPr="00D37AE0">
        <w:rPr>
          <w:sz w:val="22"/>
          <w:szCs w:val="22"/>
          <w:lang w:val="en-US" w:eastAsia="cs-CZ"/>
        </w:rPr>
        <w:t>12</w:t>
      </w:r>
      <w:r w:rsidR="00C76CE0" w:rsidRPr="00D37AE0">
        <w:rPr>
          <w:sz w:val="22"/>
          <w:szCs w:val="22"/>
          <w:lang w:val="en-US" w:eastAsia="cs-CZ"/>
        </w:rPr>
        <w:t xml:space="preserve">) </w:t>
      </w:r>
      <w:r w:rsidR="005359E7" w:rsidRPr="00D37AE0">
        <w:rPr>
          <w:sz w:val="22"/>
          <w:szCs w:val="22"/>
          <w:lang w:val="en-US" w:eastAsia="cs-CZ"/>
        </w:rPr>
        <w:t xml:space="preserve">were sensitive to S1 nuclease treatment; two pairs of fragments were detected, indicating that </w:t>
      </w:r>
      <w:r w:rsidR="00454AD0" w:rsidRPr="00D37AE0">
        <w:rPr>
          <w:sz w:val="22"/>
          <w:szCs w:val="22"/>
          <w:lang w:val="en-US" w:eastAsia="cs-CZ"/>
        </w:rPr>
        <w:t xml:space="preserve">pBA50 and pPA50 </w:t>
      </w:r>
      <w:r w:rsidR="005359E7" w:rsidRPr="00D37AE0">
        <w:rPr>
          <w:sz w:val="22"/>
          <w:szCs w:val="22"/>
          <w:lang w:val="en-US" w:eastAsia="cs-CZ"/>
        </w:rPr>
        <w:t xml:space="preserve">bases can form some non-B DNA structures with unpaired bases, </w:t>
      </w:r>
      <w:proofErr w:type="spellStart"/>
      <w:r w:rsidR="005359E7" w:rsidRPr="00D37AE0">
        <w:rPr>
          <w:sz w:val="22"/>
          <w:szCs w:val="22"/>
          <w:lang w:val="en-US" w:eastAsia="cs-CZ"/>
        </w:rPr>
        <w:t>lin</w:t>
      </w:r>
      <w:r w:rsidR="00454AD0" w:rsidRPr="00D37AE0">
        <w:rPr>
          <w:sz w:val="22"/>
          <w:szCs w:val="22"/>
          <w:lang w:val="en-US" w:eastAsia="cs-CZ"/>
        </w:rPr>
        <w:t>DNA</w:t>
      </w:r>
      <w:proofErr w:type="spellEnd"/>
      <w:r w:rsidR="00454AD0" w:rsidRPr="00D37AE0">
        <w:rPr>
          <w:sz w:val="22"/>
          <w:szCs w:val="22"/>
          <w:lang w:val="en-US" w:eastAsia="cs-CZ"/>
        </w:rPr>
        <w:t xml:space="preserve"> was about 2960</w:t>
      </w:r>
      <w:r w:rsidR="005359E7" w:rsidRPr="00D37AE0">
        <w:rPr>
          <w:sz w:val="22"/>
          <w:szCs w:val="22"/>
          <w:lang w:val="en-US" w:eastAsia="cs-CZ"/>
        </w:rPr>
        <w:t xml:space="preserve"> </w:t>
      </w:r>
      <w:proofErr w:type="spellStart"/>
      <w:r w:rsidR="005359E7" w:rsidRPr="00D37AE0">
        <w:rPr>
          <w:sz w:val="22"/>
          <w:szCs w:val="22"/>
          <w:lang w:val="en-US" w:eastAsia="cs-CZ"/>
        </w:rPr>
        <w:t>bp</w:t>
      </w:r>
      <w:proofErr w:type="spellEnd"/>
      <w:r w:rsidR="005359E7" w:rsidRPr="00D37AE0">
        <w:rPr>
          <w:sz w:val="22"/>
          <w:szCs w:val="22"/>
          <w:lang w:val="en-US" w:eastAsia="cs-CZ"/>
        </w:rPr>
        <w:t xml:space="preserve"> long</w:t>
      </w:r>
      <w:r w:rsidR="005359E7" w:rsidRPr="00B3066F">
        <w:rPr>
          <w:lang w:val="en-US" w:eastAsia="cs-CZ"/>
        </w:rPr>
        <w:t>.</w:t>
      </w:r>
      <w:r w:rsidR="00C76CE0" w:rsidRPr="00B3066F">
        <w:rPr>
          <w:lang w:val="en-US" w:eastAsia="cs-CZ"/>
        </w:rPr>
        <w:t xml:space="preserve"> </w:t>
      </w:r>
    </w:p>
    <w:p w:rsidR="00645F77" w:rsidRPr="00B3066F" w:rsidRDefault="00645F77" w:rsidP="0021463A">
      <w:pPr>
        <w:spacing w:line="360" w:lineRule="auto"/>
        <w:jc w:val="both"/>
        <w:rPr>
          <w:lang w:val="en-US" w:eastAsia="cs-CZ"/>
        </w:rPr>
      </w:pPr>
    </w:p>
    <w:p w:rsidR="005359E7" w:rsidRPr="00B3066F" w:rsidRDefault="004479E6" w:rsidP="0021463A">
      <w:pPr>
        <w:pStyle w:val="Nadpis2"/>
        <w:spacing w:before="0" w:after="0" w:line="360" w:lineRule="auto"/>
        <w:jc w:val="both"/>
        <w:rPr>
          <w:rFonts w:ascii="Times New Roman" w:hAnsi="Times New Roman"/>
          <w:i w:val="0"/>
          <w:sz w:val="24"/>
          <w:szCs w:val="24"/>
          <w:lang w:val="en-US" w:eastAsia="cs-CZ"/>
        </w:rPr>
      </w:pPr>
      <w:r w:rsidRPr="00B3066F">
        <w:rPr>
          <w:rFonts w:ascii="Times New Roman" w:hAnsi="Times New Roman"/>
          <w:i w:val="0"/>
          <w:sz w:val="24"/>
          <w:szCs w:val="24"/>
          <w:lang w:val="en-US" w:eastAsia="cs-CZ"/>
        </w:rPr>
        <w:t>Analyses of DNA structure by chemical probing with OsO</w:t>
      </w:r>
      <w:r w:rsidRPr="00B3066F">
        <w:rPr>
          <w:rFonts w:ascii="Times New Roman" w:hAnsi="Times New Roman"/>
          <w:i w:val="0"/>
          <w:sz w:val="24"/>
          <w:szCs w:val="24"/>
          <w:vertAlign w:val="subscript"/>
          <w:lang w:val="en-US" w:eastAsia="cs-CZ"/>
        </w:rPr>
        <w:t>4</w:t>
      </w:r>
      <w:r w:rsidRPr="00B3066F">
        <w:rPr>
          <w:rFonts w:ascii="Times New Roman" w:hAnsi="Times New Roman"/>
          <w:i w:val="0"/>
          <w:sz w:val="24"/>
          <w:szCs w:val="24"/>
          <w:lang w:val="en-US" w:eastAsia="cs-CZ"/>
        </w:rPr>
        <w:t>-bipy and p</w:t>
      </w:r>
      <w:r w:rsidR="005359E7" w:rsidRPr="00B3066F">
        <w:rPr>
          <w:rFonts w:ascii="Times New Roman" w:hAnsi="Times New Roman"/>
          <w:i w:val="0"/>
          <w:sz w:val="24"/>
          <w:szCs w:val="24"/>
          <w:lang w:val="en-US" w:eastAsia="cs-CZ"/>
        </w:rPr>
        <w:t>rimer extension</w:t>
      </w:r>
    </w:p>
    <w:p w:rsidR="004479E6" w:rsidRPr="00D37AE0" w:rsidRDefault="004479E6" w:rsidP="00D37AE0">
      <w:pPr>
        <w:spacing w:line="480" w:lineRule="auto"/>
        <w:jc w:val="both"/>
        <w:rPr>
          <w:sz w:val="22"/>
          <w:szCs w:val="22"/>
          <w:lang w:val="en-US" w:eastAsia="cs-CZ"/>
        </w:rPr>
      </w:pPr>
      <w:r w:rsidRPr="00D37AE0">
        <w:rPr>
          <w:sz w:val="22"/>
          <w:szCs w:val="22"/>
          <w:lang w:val="en-US" w:eastAsia="cs-CZ"/>
        </w:rPr>
        <w:t xml:space="preserve">Purified </w:t>
      </w:r>
      <w:proofErr w:type="spellStart"/>
      <w:r w:rsidRPr="00D37AE0">
        <w:rPr>
          <w:sz w:val="22"/>
          <w:szCs w:val="22"/>
          <w:lang w:val="en-US" w:eastAsia="cs-CZ"/>
        </w:rPr>
        <w:t>scDNA</w:t>
      </w:r>
      <w:proofErr w:type="spellEnd"/>
      <w:r w:rsidRPr="00D37AE0">
        <w:rPr>
          <w:sz w:val="22"/>
          <w:szCs w:val="22"/>
          <w:lang w:val="en-US" w:eastAsia="cs-CZ"/>
        </w:rPr>
        <w:t xml:space="preserve"> were analyzed chemically wit</w:t>
      </w:r>
      <w:r w:rsidR="00D34436" w:rsidRPr="00D37AE0">
        <w:rPr>
          <w:sz w:val="22"/>
          <w:szCs w:val="22"/>
          <w:lang w:val="en-US" w:eastAsia="cs-CZ"/>
        </w:rPr>
        <w:t xml:space="preserve">h OsO4-bipy. </w:t>
      </w:r>
      <w:proofErr w:type="spellStart"/>
      <w:r w:rsidR="00D34436" w:rsidRPr="00D37AE0">
        <w:rPr>
          <w:sz w:val="22"/>
          <w:szCs w:val="22"/>
          <w:lang w:val="en-US" w:eastAsia="cs-CZ"/>
        </w:rPr>
        <w:t>scDNA</w:t>
      </w:r>
      <w:proofErr w:type="spellEnd"/>
      <w:r w:rsidR="00D34436" w:rsidRPr="00D37AE0">
        <w:rPr>
          <w:sz w:val="22"/>
          <w:szCs w:val="22"/>
          <w:lang w:val="en-US" w:eastAsia="cs-CZ"/>
        </w:rPr>
        <w:t xml:space="preserve"> plasmids (2 </w:t>
      </w:r>
      <w:r w:rsidR="003C2B80" w:rsidRPr="00D37AE0">
        <w:rPr>
          <w:sz w:val="22"/>
          <w:szCs w:val="22"/>
          <w:lang w:val="en-US" w:eastAsia="cs-CZ"/>
        </w:rPr>
        <w:t>µ</w:t>
      </w:r>
      <w:r w:rsidRPr="00D37AE0">
        <w:rPr>
          <w:sz w:val="22"/>
          <w:szCs w:val="22"/>
          <w:lang w:val="en-US" w:eastAsia="cs-CZ"/>
        </w:rPr>
        <w:t xml:space="preserve">g) were </w:t>
      </w:r>
      <w:proofErr w:type="spellStart"/>
      <w:r w:rsidRPr="00D37AE0">
        <w:rPr>
          <w:sz w:val="22"/>
          <w:szCs w:val="22"/>
          <w:lang w:val="en-US" w:eastAsia="cs-CZ"/>
        </w:rPr>
        <w:t>preincubated</w:t>
      </w:r>
      <w:proofErr w:type="spellEnd"/>
      <w:r w:rsidRPr="00D37AE0">
        <w:rPr>
          <w:sz w:val="22"/>
          <w:szCs w:val="22"/>
          <w:lang w:val="en-US" w:eastAsia="cs-CZ"/>
        </w:rPr>
        <w:t xml:space="preserve"> in A</w:t>
      </w:r>
      <w:r w:rsidR="00A56E78" w:rsidRPr="00D37AE0">
        <w:rPr>
          <w:sz w:val="22"/>
          <w:szCs w:val="22"/>
          <w:lang w:val="en-US" w:eastAsia="cs-CZ"/>
        </w:rPr>
        <w:t xml:space="preserve"> buffer (triplex forming buffer</w:t>
      </w:r>
      <w:r w:rsidRPr="00D37AE0">
        <w:rPr>
          <w:sz w:val="22"/>
          <w:szCs w:val="22"/>
          <w:lang w:val="en-US" w:eastAsia="cs-CZ"/>
        </w:rPr>
        <w:t>, 20</w:t>
      </w:r>
      <w:r w:rsidR="00C769AA" w:rsidRPr="00D37AE0">
        <w:rPr>
          <w:sz w:val="22"/>
          <w:szCs w:val="22"/>
          <w:lang w:val="en-US" w:eastAsia="cs-CZ"/>
        </w:rPr>
        <w:t xml:space="preserve"> </w:t>
      </w:r>
      <w:proofErr w:type="spellStart"/>
      <w:r w:rsidRPr="00D37AE0">
        <w:rPr>
          <w:sz w:val="22"/>
          <w:szCs w:val="22"/>
          <w:lang w:val="en-US" w:eastAsia="cs-CZ"/>
        </w:rPr>
        <w:t>mM</w:t>
      </w:r>
      <w:proofErr w:type="spellEnd"/>
      <w:r w:rsidRPr="00D37AE0">
        <w:rPr>
          <w:sz w:val="22"/>
          <w:szCs w:val="22"/>
          <w:lang w:val="en-US" w:eastAsia="cs-CZ"/>
        </w:rPr>
        <w:t xml:space="preserve"> </w:t>
      </w:r>
      <w:proofErr w:type="spellStart"/>
      <w:r w:rsidRPr="00D37AE0">
        <w:rPr>
          <w:sz w:val="22"/>
          <w:szCs w:val="22"/>
          <w:lang w:val="en-US" w:eastAsia="cs-CZ"/>
        </w:rPr>
        <w:t>TrisHCl</w:t>
      </w:r>
      <w:proofErr w:type="spellEnd"/>
      <w:r w:rsidRPr="00D37AE0">
        <w:rPr>
          <w:sz w:val="22"/>
          <w:szCs w:val="22"/>
          <w:lang w:val="en-US" w:eastAsia="cs-CZ"/>
        </w:rPr>
        <w:t xml:space="preserve"> pH 8, 100</w:t>
      </w:r>
      <w:r w:rsidR="00C769AA" w:rsidRPr="00D37AE0">
        <w:rPr>
          <w:sz w:val="22"/>
          <w:szCs w:val="22"/>
          <w:lang w:val="en-US" w:eastAsia="cs-CZ"/>
        </w:rPr>
        <w:t xml:space="preserve"> </w:t>
      </w:r>
      <w:proofErr w:type="spellStart"/>
      <w:r w:rsidRPr="00D37AE0">
        <w:rPr>
          <w:sz w:val="22"/>
          <w:szCs w:val="22"/>
          <w:lang w:val="en-US" w:eastAsia="cs-CZ"/>
        </w:rPr>
        <w:t>mM</w:t>
      </w:r>
      <w:proofErr w:type="spellEnd"/>
      <w:r w:rsidRPr="00D37AE0">
        <w:rPr>
          <w:sz w:val="22"/>
          <w:szCs w:val="22"/>
          <w:lang w:val="en-US" w:eastAsia="cs-CZ"/>
        </w:rPr>
        <w:t xml:space="preserve"> </w:t>
      </w:r>
      <w:proofErr w:type="spellStart"/>
      <w:r w:rsidRPr="00D37AE0">
        <w:rPr>
          <w:sz w:val="22"/>
          <w:szCs w:val="22"/>
          <w:lang w:val="en-US" w:eastAsia="cs-CZ"/>
        </w:rPr>
        <w:t>NaCl</w:t>
      </w:r>
      <w:proofErr w:type="spellEnd"/>
      <w:r w:rsidRPr="00D37AE0">
        <w:rPr>
          <w:sz w:val="22"/>
          <w:szCs w:val="22"/>
          <w:lang w:val="en-US" w:eastAsia="cs-CZ"/>
        </w:rPr>
        <w:t>, 2</w:t>
      </w:r>
      <w:r w:rsidR="00C769AA" w:rsidRPr="00D37AE0">
        <w:rPr>
          <w:sz w:val="22"/>
          <w:szCs w:val="22"/>
          <w:lang w:val="en-US" w:eastAsia="cs-CZ"/>
        </w:rPr>
        <w:t xml:space="preserve"> </w:t>
      </w:r>
      <w:proofErr w:type="spellStart"/>
      <w:r w:rsidRPr="00D37AE0">
        <w:rPr>
          <w:sz w:val="22"/>
          <w:szCs w:val="22"/>
          <w:lang w:val="en-US" w:eastAsia="cs-CZ"/>
        </w:rPr>
        <w:t>mM</w:t>
      </w:r>
      <w:proofErr w:type="spellEnd"/>
      <w:r w:rsidRPr="00D37AE0">
        <w:rPr>
          <w:sz w:val="22"/>
          <w:szCs w:val="22"/>
          <w:lang w:val="en-US" w:eastAsia="cs-CZ"/>
        </w:rPr>
        <w:t xml:space="preserve"> MgCl</w:t>
      </w:r>
      <w:r w:rsidRPr="00D37AE0">
        <w:rPr>
          <w:sz w:val="22"/>
          <w:szCs w:val="22"/>
          <w:vertAlign w:val="subscript"/>
          <w:lang w:val="en-US" w:eastAsia="cs-CZ"/>
        </w:rPr>
        <w:t>2</w:t>
      </w:r>
      <w:r w:rsidRPr="00D37AE0">
        <w:rPr>
          <w:sz w:val="22"/>
          <w:szCs w:val="22"/>
          <w:lang w:val="en-US" w:eastAsia="cs-CZ"/>
        </w:rPr>
        <w:t xml:space="preserve">, 0.1 </w:t>
      </w:r>
      <w:proofErr w:type="spellStart"/>
      <w:r w:rsidRPr="00D37AE0">
        <w:rPr>
          <w:sz w:val="22"/>
          <w:szCs w:val="22"/>
          <w:lang w:val="en-US" w:eastAsia="cs-CZ"/>
        </w:rPr>
        <w:t>mM</w:t>
      </w:r>
      <w:proofErr w:type="spellEnd"/>
      <w:r w:rsidRPr="00D37AE0">
        <w:rPr>
          <w:sz w:val="22"/>
          <w:szCs w:val="22"/>
          <w:lang w:val="en-US" w:eastAsia="cs-CZ"/>
        </w:rPr>
        <w:t xml:space="preserve"> EDTA) or B buffer (20</w:t>
      </w:r>
      <w:r w:rsidR="00C14896" w:rsidRPr="00D37AE0">
        <w:rPr>
          <w:sz w:val="22"/>
          <w:szCs w:val="22"/>
          <w:lang w:val="en-US" w:eastAsia="cs-CZ"/>
        </w:rPr>
        <w:t xml:space="preserve"> </w:t>
      </w:r>
      <w:proofErr w:type="spellStart"/>
      <w:r w:rsidRPr="00D37AE0">
        <w:rPr>
          <w:sz w:val="22"/>
          <w:szCs w:val="22"/>
          <w:lang w:val="en-US" w:eastAsia="cs-CZ"/>
        </w:rPr>
        <w:t>mM</w:t>
      </w:r>
      <w:proofErr w:type="spellEnd"/>
      <w:r w:rsidRPr="00D37AE0">
        <w:rPr>
          <w:sz w:val="22"/>
          <w:szCs w:val="22"/>
          <w:lang w:val="en-US" w:eastAsia="cs-CZ"/>
        </w:rPr>
        <w:t xml:space="preserve"> </w:t>
      </w:r>
      <w:proofErr w:type="spellStart"/>
      <w:r w:rsidRPr="00D37AE0">
        <w:rPr>
          <w:sz w:val="22"/>
          <w:szCs w:val="22"/>
          <w:lang w:val="en-US" w:eastAsia="cs-CZ"/>
        </w:rPr>
        <w:t>TrisHCl</w:t>
      </w:r>
      <w:proofErr w:type="spellEnd"/>
      <w:r w:rsidRPr="00D37AE0">
        <w:rPr>
          <w:sz w:val="22"/>
          <w:szCs w:val="22"/>
          <w:lang w:val="en-US" w:eastAsia="cs-CZ"/>
        </w:rPr>
        <w:t xml:space="preserve"> pH 8, 0.1 </w:t>
      </w:r>
      <w:proofErr w:type="spellStart"/>
      <w:r w:rsidRPr="00D37AE0">
        <w:rPr>
          <w:sz w:val="22"/>
          <w:szCs w:val="22"/>
          <w:lang w:val="en-US" w:eastAsia="cs-CZ"/>
        </w:rPr>
        <w:t>mM</w:t>
      </w:r>
      <w:proofErr w:type="spellEnd"/>
      <w:r w:rsidRPr="00D37AE0">
        <w:rPr>
          <w:sz w:val="22"/>
          <w:szCs w:val="22"/>
          <w:lang w:val="en-US" w:eastAsia="cs-CZ"/>
        </w:rPr>
        <w:t xml:space="preserve"> EDTA) for 30 min at 37</w:t>
      </w:r>
      <w:r w:rsidR="0021463A" w:rsidRPr="00D37AE0">
        <w:rPr>
          <w:sz w:val="22"/>
          <w:szCs w:val="22"/>
          <w:lang w:val="en-US" w:eastAsia="cs-CZ"/>
        </w:rPr>
        <w:t xml:space="preserve"> </w:t>
      </w:r>
      <w:r w:rsidRPr="00D37AE0">
        <w:rPr>
          <w:sz w:val="22"/>
          <w:szCs w:val="22"/>
          <w:lang w:val="en-US" w:eastAsia="cs-CZ"/>
        </w:rPr>
        <w:t xml:space="preserve">°C. DNA modifications by OsO4-bipy were performed using radioactively labeled DNA (20 </w:t>
      </w:r>
      <w:proofErr w:type="spellStart"/>
      <w:r w:rsidRPr="00D37AE0">
        <w:rPr>
          <w:sz w:val="22"/>
          <w:szCs w:val="22"/>
          <w:lang w:val="en-US" w:eastAsia="cs-CZ"/>
        </w:rPr>
        <w:t>kcpm</w:t>
      </w:r>
      <w:proofErr w:type="spellEnd"/>
      <w:r w:rsidRPr="00D37AE0">
        <w:rPr>
          <w:sz w:val="22"/>
          <w:szCs w:val="22"/>
          <w:lang w:val="en-US" w:eastAsia="cs-CZ"/>
        </w:rPr>
        <w:t xml:space="preserve">), which was equilibrated in 50 </w:t>
      </w:r>
      <w:proofErr w:type="spellStart"/>
      <w:r w:rsidRPr="00D37AE0">
        <w:rPr>
          <w:sz w:val="22"/>
          <w:szCs w:val="22"/>
          <w:lang w:val="en-US" w:eastAsia="cs-CZ"/>
        </w:rPr>
        <w:t>μl</w:t>
      </w:r>
      <w:proofErr w:type="spellEnd"/>
      <w:r w:rsidRPr="00D37AE0">
        <w:rPr>
          <w:sz w:val="22"/>
          <w:szCs w:val="22"/>
          <w:lang w:val="en-US" w:eastAsia="cs-CZ"/>
        </w:rPr>
        <w:t xml:space="preserve"> of DNA binding buffer (without DTT) for 30 min at RT followed by addition of 50 </w:t>
      </w:r>
      <w:proofErr w:type="spellStart"/>
      <w:r w:rsidRPr="00D37AE0">
        <w:rPr>
          <w:sz w:val="22"/>
          <w:szCs w:val="22"/>
          <w:lang w:val="en-US" w:eastAsia="cs-CZ"/>
        </w:rPr>
        <w:t>μl</w:t>
      </w:r>
      <w:proofErr w:type="spellEnd"/>
      <w:r w:rsidRPr="00D37AE0">
        <w:rPr>
          <w:sz w:val="22"/>
          <w:szCs w:val="22"/>
          <w:lang w:val="en-US" w:eastAsia="cs-CZ"/>
        </w:rPr>
        <w:t xml:space="preserve"> OsO4-bipy solution (4 </w:t>
      </w:r>
      <w:proofErr w:type="spellStart"/>
      <w:r w:rsidRPr="00D37AE0">
        <w:rPr>
          <w:sz w:val="22"/>
          <w:szCs w:val="22"/>
          <w:lang w:val="en-US" w:eastAsia="cs-CZ"/>
        </w:rPr>
        <w:t>mM</w:t>
      </w:r>
      <w:proofErr w:type="spellEnd"/>
      <w:r w:rsidRPr="00D37AE0">
        <w:rPr>
          <w:sz w:val="22"/>
          <w:szCs w:val="22"/>
          <w:lang w:val="en-US" w:eastAsia="cs-CZ"/>
        </w:rPr>
        <w:t xml:space="preserve"> OsO</w:t>
      </w:r>
      <w:r w:rsidRPr="00D37AE0">
        <w:rPr>
          <w:sz w:val="22"/>
          <w:szCs w:val="22"/>
          <w:vertAlign w:val="subscript"/>
          <w:lang w:val="en-US" w:eastAsia="cs-CZ"/>
        </w:rPr>
        <w:t>4</w:t>
      </w:r>
      <w:r w:rsidRPr="00D37AE0">
        <w:rPr>
          <w:sz w:val="22"/>
          <w:szCs w:val="22"/>
          <w:lang w:val="en-US" w:eastAsia="cs-CZ"/>
        </w:rPr>
        <w:t xml:space="preserve"> and 4 </w:t>
      </w:r>
      <w:proofErr w:type="spellStart"/>
      <w:r w:rsidRPr="00D37AE0">
        <w:rPr>
          <w:sz w:val="22"/>
          <w:szCs w:val="22"/>
          <w:lang w:val="en-US" w:eastAsia="cs-CZ"/>
        </w:rPr>
        <w:t>mM</w:t>
      </w:r>
      <w:proofErr w:type="spellEnd"/>
      <w:r w:rsidRPr="00D37AE0">
        <w:rPr>
          <w:sz w:val="22"/>
          <w:szCs w:val="22"/>
          <w:lang w:val="en-US" w:eastAsia="cs-CZ"/>
        </w:rPr>
        <w:t xml:space="preserve"> 2,2’-bipyridine in B buffer). After 15 min incubation at RT reactions were stopped by phenol-chloroform extraction and after ethanol precipitation the samples were prepared for primer extension.</w:t>
      </w:r>
    </w:p>
    <w:p w:rsidR="005359E7" w:rsidRPr="00D37AE0" w:rsidRDefault="005359E7" w:rsidP="00D37AE0">
      <w:pPr>
        <w:pStyle w:val="Nadpis2"/>
        <w:spacing w:before="0" w:after="0" w:line="480" w:lineRule="auto"/>
        <w:jc w:val="both"/>
        <w:rPr>
          <w:rFonts w:ascii="Times New Roman" w:hAnsi="Times New Roman"/>
          <w:b w:val="0"/>
          <w:i w:val="0"/>
          <w:sz w:val="24"/>
          <w:szCs w:val="24"/>
          <w:lang w:val="en-US" w:eastAsia="cs-CZ"/>
        </w:rPr>
      </w:pPr>
      <w:r w:rsidRPr="00D37AE0">
        <w:rPr>
          <w:rFonts w:ascii="Times New Roman" w:hAnsi="Times New Roman"/>
          <w:b w:val="0"/>
          <w:i w:val="0"/>
          <w:sz w:val="22"/>
          <w:szCs w:val="22"/>
          <w:lang w:val="en-US" w:eastAsia="cs-CZ"/>
        </w:rPr>
        <w:t>Primer extensio</w:t>
      </w:r>
      <w:r w:rsidR="004479E6" w:rsidRPr="00D37AE0">
        <w:rPr>
          <w:rFonts w:ascii="Times New Roman" w:hAnsi="Times New Roman"/>
          <w:b w:val="0"/>
          <w:i w:val="0"/>
          <w:sz w:val="22"/>
          <w:szCs w:val="22"/>
          <w:lang w:val="en-US" w:eastAsia="cs-CZ"/>
        </w:rPr>
        <w:t>n was performed according</w:t>
      </w:r>
      <w:r w:rsidR="00C14896" w:rsidRPr="00D37AE0">
        <w:rPr>
          <w:rFonts w:ascii="Times New Roman" w:hAnsi="Times New Roman"/>
          <w:b w:val="0"/>
          <w:i w:val="0"/>
          <w:sz w:val="22"/>
          <w:szCs w:val="22"/>
          <w:lang w:val="en-US" w:eastAsia="cs-CZ"/>
        </w:rPr>
        <w:t xml:space="preserve"> to</w:t>
      </w:r>
      <w:r w:rsidR="00D37AE0" w:rsidRPr="00D37AE0">
        <w:rPr>
          <w:rFonts w:ascii="Times New Roman" w:hAnsi="Times New Roman"/>
          <w:b w:val="0"/>
          <w:i w:val="0"/>
          <w:sz w:val="22"/>
          <w:szCs w:val="22"/>
          <w:lang w:val="en-US" w:eastAsia="cs-CZ"/>
        </w:rPr>
        <w:t xml:space="preserve"> </w:t>
      </w:r>
      <w:r w:rsidR="00180065" w:rsidRPr="00D37AE0">
        <w:rPr>
          <w:rFonts w:ascii="Times New Roman" w:hAnsi="Times New Roman"/>
          <w:b w:val="0"/>
          <w:i w:val="0"/>
          <w:sz w:val="22"/>
          <w:szCs w:val="22"/>
          <w:lang w:val="en-US" w:eastAsia="cs-CZ"/>
        </w:rPr>
        <w:fldChar w:fldCharType="begin"/>
      </w:r>
      <w:r w:rsidR="00C769AA" w:rsidRPr="00D37AE0">
        <w:rPr>
          <w:rFonts w:ascii="Times New Roman" w:hAnsi="Times New Roman"/>
          <w:b w:val="0"/>
          <w:i w:val="0"/>
          <w:sz w:val="22"/>
          <w:szCs w:val="22"/>
          <w:lang w:val="en-US" w:eastAsia="cs-CZ"/>
        </w:rPr>
        <w:instrText xml:space="preserve"> ADDIN EN.CITE &lt;EndNote&gt;&lt;Cite&gt;&lt;Author&gt;Nejedly&lt;/Author&gt;&lt;Year&gt;2007&lt;/Year&gt;&lt;RecNum&gt;75&lt;/RecNum&gt;&lt;DisplayText&gt;[3]&lt;/DisplayText&gt;&lt;record&gt;&lt;rec-number&gt;75&lt;/rec-number&gt;&lt;foreign-keys&gt;&lt;key app="EN" db-id="2vz0e9fvkx2tvveattnvadpbtatpvz299xzp"&gt;75&lt;/key&gt;&lt;/foreign-keys&gt;&lt;ref-type name="Journal Article"&gt;17&lt;/ref-type&gt;&lt;contributors&gt;&lt;authors&gt;&lt;author&gt;Nejedly, K.&lt;/author&gt;&lt;author&gt;Chladkova, J.&lt;/author&gt;&lt;author&gt;Kypr, J.&lt;/author&gt;&lt;/authors&gt;&lt;/contributors&gt;&lt;auth-address&gt;Institute of Biophysics, Academy of Sciences of the Czech Republic, Kralovopolska 135, CZ-612 65 Brno, Czech Republic. kane@ibp.cz&lt;/auth-address&gt;&lt;titles&gt;&lt;title&gt;Photochemical probing of the B--a conformational transition in a linearized pUC19 DNA and its polylinker region&lt;/title&gt;&lt;secondary-title&gt;Biophys Chem&lt;/secondary-title&gt;&lt;/titles&gt;&lt;periodical&gt;&lt;full-title&gt;Biophys Chem&lt;/full-title&gt;&lt;/periodical&gt;&lt;pages&gt;237-46&lt;/pages&gt;&lt;volume&gt;125&lt;/volume&gt;&lt;number&gt;1&lt;/number&gt;&lt;edition&gt;2006/09/12&lt;/edition&gt;&lt;keywords&gt;&lt;keyword&gt;Base Sequence&lt;/keyword&gt;&lt;keyword&gt;Circular Dichroism&lt;/keyword&gt;&lt;keyword&gt;DNA/chemistry/*radiation effects&lt;/keyword&gt;&lt;keyword&gt;DNA Restriction Enzymes/metabolism&lt;/keyword&gt;&lt;keyword&gt;DNA, A-Form/chemistry/*radiation effects&lt;/keyword&gt;&lt;keyword&gt;Molecular Sequence Data&lt;/keyword&gt;&lt;keyword&gt;Nucleic Acid Conformation/*radiation effects&lt;/keyword&gt;&lt;keyword&gt;Photochemistry&lt;/keyword&gt;&lt;keyword&gt;Plasmids/*genetics&lt;/keyword&gt;&lt;keyword&gt;Ultraviolet Rays&lt;/keyword&gt;&lt;/keywords&gt;&lt;dates&gt;&lt;year&gt;2007&lt;/year&gt;&lt;pub-dates&gt;&lt;date&gt;Jan&lt;/date&gt;&lt;/pub-dates&gt;&lt;/dates&gt;&lt;isbn&gt;0301-4622 (Print)&amp;#xD;0301-4622 (Linking)&lt;/isbn&gt;&lt;accession-num&gt;16962700&lt;/accession-num&gt;&lt;urls&gt;&lt;related-urls&gt;&lt;url&gt;http://www.ncbi.nlm.nih.gov/pubmed/16962700&lt;/url&gt;&lt;/related-urls&gt;&lt;/urls&gt;&lt;electronic-resource-num&gt;S0301-4622(06)00262-6 [pii]&amp;#xD;10.1016/j.bpc.2006.08.007&lt;/electronic-resource-num&gt;&lt;language&gt;eng&lt;/language&gt;&lt;/record&gt;&lt;/Cite&gt;&lt;/EndNote&gt;</w:instrText>
      </w:r>
      <w:r w:rsidR="00180065" w:rsidRPr="00D37AE0">
        <w:rPr>
          <w:rFonts w:ascii="Times New Roman" w:hAnsi="Times New Roman"/>
          <w:b w:val="0"/>
          <w:i w:val="0"/>
          <w:sz w:val="22"/>
          <w:szCs w:val="22"/>
          <w:lang w:val="en-US" w:eastAsia="cs-CZ"/>
        </w:rPr>
        <w:fldChar w:fldCharType="separate"/>
      </w:r>
      <w:r w:rsidR="00C769AA" w:rsidRPr="00D37AE0">
        <w:rPr>
          <w:rFonts w:ascii="Times New Roman" w:hAnsi="Times New Roman"/>
          <w:b w:val="0"/>
          <w:i w:val="0"/>
          <w:noProof/>
          <w:sz w:val="22"/>
          <w:szCs w:val="22"/>
          <w:lang w:val="en-US" w:eastAsia="cs-CZ"/>
        </w:rPr>
        <w:t>[</w:t>
      </w:r>
      <w:hyperlink w:anchor="_ENREF_3" w:tooltip="Nejedly, 2007 #75" w:history="1">
        <w:r w:rsidR="00C769AA" w:rsidRPr="00D37AE0">
          <w:rPr>
            <w:rFonts w:ascii="Times New Roman" w:hAnsi="Times New Roman"/>
            <w:b w:val="0"/>
            <w:i w:val="0"/>
            <w:noProof/>
            <w:sz w:val="22"/>
            <w:szCs w:val="22"/>
            <w:lang w:val="en-US" w:eastAsia="cs-CZ"/>
          </w:rPr>
          <w:t>3</w:t>
        </w:r>
      </w:hyperlink>
      <w:r w:rsidR="00C769AA" w:rsidRPr="00D37AE0">
        <w:rPr>
          <w:rFonts w:ascii="Times New Roman" w:hAnsi="Times New Roman"/>
          <w:b w:val="0"/>
          <w:i w:val="0"/>
          <w:noProof/>
          <w:sz w:val="22"/>
          <w:szCs w:val="22"/>
          <w:lang w:val="en-US" w:eastAsia="cs-CZ"/>
        </w:rPr>
        <w:t>]</w:t>
      </w:r>
      <w:r w:rsidR="00180065" w:rsidRPr="00D37AE0">
        <w:rPr>
          <w:rFonts w:ascii="Times New Roman" w:hAnsi="Times New Roman"/>
          <w:b w:val="0"/>
          <w:i w:val="0"/>
          <w:sz w:val="22"/>
          <w:szCs w:val="22"/>
          <w:lang w:val="en-US" w:eastAsia="cs-CZ"/>
        </w:rPr>
        <w:fldChar w:fldCharType="end"/>
      </w:r>
      <w:r w:rsidR="004479E6" w:rsidRPr="00D37AE0">
        <w:rPr>
          <w:rFonts w:ascii="Times New Roman" w:hAnsi="Times New Roman"/>
          <w:b w:val="0"/>
          <w:i w:val="0"/>
          <w:sz w:val="22"/>
          <w:szCs w:val="22"/>
          <w:lang w:val="en-US" w:eastAsia="cs-CZ"/>
        </w:rPr>
        <w:t xml:space="preserve"> </w:t>
      </w:r>
      <w:r w:rsidRPr="00D37AE0">
        <w:rPr>
          <w:rFonts w:ascii="Times New Roman" w:hAnsi="Times New Roman"/>
          <w:b w:val="0"/>
          <w:i w:val="0"/>
          <w:sz w:val="22"/>
          <w:szCs w:val="22"/>
          <w:lang w:val="en-US" w:eastAsia="cs-CZ"/>
        </w:rPr>
        <w:t xml:space="preserve">with some modifications. 15 to 20 </w:t>
      </w:r>
      <w:proofErr w:type="spellStart"/>
      <w:r w:rsidRPr="00D37AE0">
        <w:rPr>
          <w:rFonts w:ascii="Times New Roman" w:hAnsi="Times New Roman"/>
          <w:b w:val="0"/>
          <w:i w:val="0"/>
          <w:sz w:val="22"/>
          <w:szCs w:val="22"/>
          <w:lang w:val="en-US" w:eastAsia="cs-CZ"/>
        </w:rPr>
        <w:t>pmol</w:t>
      </w:r>
      <w:proofErr w:type="spellEnd"/>
      <w:r w:rsidRPr="00D37AE0">
        <w:rPr>
          <w:rFonts w:ascii="Times New Roman" w:hAnsi="Times New Roman"/>
          <w:b w:val="0"/>
          <w:i w:val="0"/>
          <w:sz w:val="22"/>
          <w:szCs w:val="22"/>
          <w:lang w:val="en-US" w:eastAsia="cs-CZ"/>
        </w:rPr>
        <w:t xml:space="preserve"> of the primer were labeled in a final volume of 10 </w:t>
      </w:r>
      <w:proofErr w:type="spellStart"/>
      <w:r w:rsidRPr="00D37AE0">
        <w:rPr>
          <w:rFonts w:ascii="Times New Roman" w:hAnsi="Times New Roman"/>
          <w:b w:val="0"/>
          <w:i w:val="0"/>
          <w:sz w:val="22"/>
          <w:szCs w:val="22"/>
          <w:lang w:val="en-US" w:eastAsia="cs-CZ"/>
        </w:rPr>
        <w:t>μl</w:t>
      </w:r>
      <w:proofErr w:type="spellEnd"/>
      <w:r w:rsidRPr="00D37AE0">
        <w:rPr>
          <w:rFonts w:ascii="Times New Roman" w:hAnsi="Times New Roman"/>
          <w:b w:val="0"/>
          <w:i w:val="0"/>
          <w:sz w:val="22"/>
          <w:szCs w:val="22"/>
          <w:lang w:val="en-US" w:eastAsia="cs-CZ"/>
        </w:rPr>
        <w:t xml:space="preserve"> by 16 </w:t>
      </w:r>
      <w:proofErr w:type="spellStart"/>
      <w:r w:rsidRPr="00D37AE0">
        <w:rPr>
          <w:rFonts w:ascii="Times New Roman" w:hAnsi="Times New Roman"/>
          <w:b w:val="0"/>
          <w:i w:val="0"/>
          <w:sz w:val="22"/>
          <w:szCs w:val="22"/>
          <w:lang w:val="en-US" w:eastAsia="cs-CZ"/>
        </w:rPr>
        <w:t>pmol</w:t>
      </w:r>
      <w:proofErr w:type="spellEnd"/>
      <w:r w:rsidRPr="00D37AE0">
        <w:rPr>
          <w:rFonts w:ascii="Times New Roman" w:hAnsi="Times New Roman"/>
          <w:b w:val="0"/>
          <w:i w:val="0"/>
          <w:sz w:val="22"/>
          <w:szCs w:val="22"/>
          <w:lang w:val="en-US" w:eastAsia="cs-CZ"/>
        </w:rPr>
        <w:t xml:space="preserve"> of [γ-P32</w:t>
      </w:r>
      <w:proofErr w:type="gramStart"/>
      <w:r w:rsidRPr="00D37AE0">
        <w:rPr>
          <w:rFonts w:ascii="Times New Roman" w:hAnsi="Times New Roman"/>
          <w:b w:val="0"/>
          <w:i w:val="0"/>
          <w:sz w:val="22"/>
          <w:szCs w:val="22"/>
          <w:lang w:val="en-US" w:eastAsia="cs-CZ"/>
        </w:rPr>
        <w:t>]ATP</w:t>
      </w:r>
      <w:proofErr w:type="gramEnd"/>
      <w:r w:rsidRPr="00D37AE0">
        <w:rPr>
          <w:rFonts w:ascii="Times New Roman" w:hAnsi="Times New Roman"/>
          <w:b w:val="0"/>
          <w:i w:val="0"/>
          <w:sz w:val="22"/>
          <w:szCs w:val="22"/>
          <w:lang w:val="en-US" w:eastAsia="cs-CZ"/>
        </w:rPr>
        <w:t xml:space="preserve"> and 5 units of T4 polynucleotide kinase for 20 min at 37 °C. After addition of another 5 units of the enzyme, the incubation continued for another 20 min. The enzyme was thermally inactivated (65 °C, 20 min) and the labeled primer was devoid of </w:t>
      </w:r>
      <w:r w:rsidRPr="00D37AE0">
        <w:rPr>
          <w:rFonts w:ascii="Times New Roman" w:hAnsi="Times New Roman"/>
          <w:b w:val="0"/>
          <w:i w:val="0"/>
          <w:sz w:val="22"/>
          <w:szCs w:val="22"/>
          <w:lang w:val="en-US" w:eastAsia="cs-CZ"/>
        </w:rPr>
        <w:lastRenderedPageBreak/>
        <w:t>unincorporated ATP and other small molecules by repeated centrifugal gel filtration (Centri.Spin-10; Princeton Separations) according to the manufacturer's instructions. The radioactivity of the lyophilized eluate was measured and set to 0.40–0.45×10</w:t>
      </w:r>
      <w:r w:rsidRPr="00D37AE0">
        <w:rPr>
          <w:rFonts w:ascii="Times New Roman" w:hAnsi="Times New Roman"/>
          <w:b w:val="0"/>
          <w:i w:val="0"/>
          <w:sz w:val="22"/>
          <w:szCs w:val="22"/>
          <w:vertAlign w:val="superscript"/>
          <w:lang w:val="en-US" w:eastAsia="cs-CZ"/>
        </w:rPr>
        <w:t>6</w:t>
      </w:r>
      <w:r w:rsidRPr="00D37AE0">
        <w:rPr>
          <w:rFonts w:ascii="Times New Roman" w:hAnsi="Times New Roman"/>
          <w:b w:val="0"/>
          <w:i w:val="0"/>
          <w:sz w:val="22"/>
          <w:szCs w:val="22"/>
          <w:lang w:val="en-US" w:eastAsia="cs-CZ"/>
        </w:rPr>
        <w:t xml:space="preserve"> </w:t>
      </w:r>
      <w:proofErr w:type="spellStart"/>
      <w:r w:rsidRPr="00D37AE0">
        <w:rPr>
          <w:rFonts w:ascii="Times New Roman" w:hAnsi="Times New Roman"/>
          <w:b w:val="0"/>
          <w:i w:val="0"/>
          <w:sz w:val="22"/>
          <w:szCs w:val="22"/>
          <w:lang w:val="en-US" w:eastAsia="cs-CZ"/>
        </w:rPr>
        <w:t>cpm</w:t>
      </w:r>
      <w:proofErr w:type="spellEnd"/>
      <w:r w:rsidRPr="00D37AE0">
        <w:rPr>
          <w:rFonts w:ascii="Times New Roman" w:hAnsi="Times New Roman"/>
          <w:b w:val="0"/>
          <w:i w:val="0"/>
          <w:sz w:val="22"/>
          <w:szCs w:val="22"/>
          <w:lang w:val="en-US" w:eastAsia="cs-CZ"/>
        </w:rPr>
        <w:t>/</w:t>
      </w:r>
      <w:proofErr w:type="spellStart"/>
      <w:r w:rsidRPr="00D37AE0">
        <w:rPr>
          <w:rFonts w:ascii="Times New Roman" w:hAnsi="Times New Roman"/>
          <w:b w:val="0"/>
          <w:i w:val="0"/>
          <w:sz w:val="22"/>
          <w:szCs w:val="22"/>
          <w:lang w:val="en-US" w:eastAsia="cs-CZ"/>
        </w:rPr>
        <w:t>μl</w:t>
      </w:r>
      <w:proofErr w:type="spellEnd"/>
      <w:r w:rsidRPr="00D37AE0">
        <w:rPr>
          <w:rFonts w:ascii="Times New Roman" w:hAnsi="Times New Roman"/>
          <w:b w:val="0"/>
          <w:i w:val="0"/>
          <w:sz w:val="22"/>
          <w:szCs w:val="22"/>
          <w:lang w:val="en-US" w:eastAsia="cs-CZ"/>
        </w:rPr>
        <w:t xml:space="preserve"> after dissolution. Primer extension with the linearized plasmid followed the protocol referred to above.  Briefly, sodium hydroxide denatured template (about 0.14 </w:t>
      </w:r>
      <w:proofErr w:type="spellStart"/>
      <w:r w:rsidRPr="00D37AE0">
        <w:rPr>
          <w:rFonts w:ascii="Times New Roman" w:hAnsi="Times New Roman"/>
          <w:b w:val="0"/>
          <w:i w:val="0"/>
          <w:sz w:val="22"/>
          <w:szCs w:val="22"/>
          <w:lang w:val="en-US" w:eastAsia="cs-CZ"/>
        </w:rPr>
        <w:t>pmol</w:t>
      </w:r>
      <w:proofErr w:type="spellEnd"/>
      <w:r w:rsidRPr="00D37AE0">
        <w:rPr>
          <w:rFonts w:ascii="Times New Roman" w:hAnsi="Times New Roman"/>
          <w:b w:val="0"/>
          <w:i w:val="0"/>
          <w:sz w:val="22"/>
          <w:szCs w:val="22"/>
          <w:lang w:val="en-US" w:eastAsia="cs-CZ"/>
        </w:rPr>
        <w:t>) and the primer (about 6×10</w:t>
      </w:r>
      <w:r w:rsidRPr="00D37AE0">
        <w:rPr>
          <w:rFonts w:ascii="Times New Roman" w:hAnsi="Times New Roman"/>
          <w:b w:val="0"/>
          <w:i w:val="0"/>
          <w:sz w:val="22"/>
          <w:szCs w:val="22"/>
          <w:vertAlign w:val="superscript"/>
          <w:lang w:val="en-US" w:eastAsia="cs-CZ"/>
        </w:rPr>
        <w:t>5</w:t>
      </w:r>
      <w:r w:rsidRPr="00D37AE0">
        <w:rPr>
          <w:rFonts w:ascii="Times New Roman" w:hAnsi="Times New Roman"/>
          <w:b w:val="0"/>
          <w:i w:val="0"/>
          <w:sz w:val="22"/>
          <w:szCs w:val="22"/>
          <w:lang w:val="en-US" w:eastAsia="cs-CZ"/>
        </w:rPr>
        <w:t xml:space="preserve"> </w:t>
      </w:r>
      <w:proofErr w:type="spellStart"/>
      <w:r w:rsidRPr="00D37AE0">
        <w:rPr>
          <w:rFonts w:ascii="Times New Roman" w:hAnsi="Times New Roman"/>
          <w:b w:val="0"/>
          <w:i w:val="0"/>
          <w:sz w:val="22"/>
          <w:szCs w:val="22"/>
          <w:lang w:val="en-US" w:eastAsia="cs-CZ"/>
        </w:rPr>
        <w:t>cpm</w:t>
      </w:r>
      <w:proofErr w:type="spellEnd"/>
      <w:r w:rsidRPr="00D37AE0">
        <w:rPr>
          <w:rFonts w:ascii="Times New Roman" w:hAnsi="Times New Roman"/>
          <w:b w:val="0"/>
          <w:i w:val="0"/>
          <w:sz w:val="22"/>
          <w:szCs w:val="22"/>
          <w:lang w:val="en-US" w:eastAsia="cs-CZ"/>
        </w:rPr>
        <w:t xml:space="preserve">) were neutralized, hybridized at 56 or 57 °C (upper and bottom strand primer, respectively) for 3 min, and cooled. After the addition of </w:t>
      </w:r>
      <w:proofErr w:type="spellStart"/>
      <w:r w:rsidRPr="00D37AE0">
        <w:rPr>
          <w:rFonts w:ascii="Times New Roman" w:hAnsi="Times New Roman"/>
          <w:b w:val="0"/>
          <w:i w:val="0"/>
          <w:sz w:val="22"/>
          <w:szCs w:val="22"/>
          <w:lang w:val="en-US" w:eastAsia="cs-CZ"/>
        </w:rPr>
        <w:t>deoxynucleoside</w:t>
      </w:r>
      <w:proofErr w:type="spellEnd"/>
      <w:r w:rsidRPr="00D37AE0">
        <w:rPr>
          <w:rFonts w:ascii="Times New Roman" w:hAnsi="Times New Roman"/>
          <w:b w:val="0"/>
          <w:i w:val="0"/>
          <w:sz w:val="22"/>
          <w:szCs w:val="22"/>
          <w:lang w:val="en-US" w:eastAsia="cs-CZ"/>
        </w:rPr>
        <w:t xml:space="preserve"> triphosphates and the </w:t>
      </w:r>
      <w:proofErr w:type="spellStart"/>
      <w:r w:rsidRPr="00D37AE0">
        <w:rPr>
          <w:rFonts w:ascii="Times New Roman" w:hAnsi="Times New Roman"/>
          <w:b w:val="0"/>
          <w:i w:val="0"/>
          <w:sz w:val="22"/>
          <w:szCs w:val="22"/>
          <w:lang w:val="en-US" w:eastAsia="cs-CZ"/>
        </w:rPr>
        <w:t>Klenow</w:t>
      </w:r>
      <w:proofErr w:type="spellEnd"/>
      <w:r w:rsidRPr="00D37AE0">
        <w:rPr>
          <w:rFonts w:ascii="Times New Roman" w:hAnsi="Times New Roman"/>
          <w:b w:val="0"/>
          <w:i w:val="0"/>
          <w:sz w:val="22"/>
          <w:szCs w:val="22"/>
          <w:lang w:val="en-US" w:eastAsia="cs-CZ"/>
        </w:rPr>
        <w:t xml:space="preserve"> fragment (1 unit), primer extension proceeded for 10 min at 50 °C. The EDTA terminated samples were precipitated, washed, and dried. The radioactivity of the samples was measured and dissolved to a concentration of 1×10</w:t>
      </w:r>
      <w:r w:rsidRPr="00D37AE0">
        <w:rPr>
          <w:rFonts w:ascii="Times New Roman" w:hAnsi="Times New Roman"/>
          <w:b w:val="0"/>
          <w:i w:val="0"/>
          <w:sz w:val="22"/>
          <w:szCs w:val="22"/>
          <w:vertAlign w:val="superscript"/>
          <w:lang w:val="en-US" w:eastAsia="cs-CZ"/>
        </w:rPr>
        <w:t>5</w:t>
      </w:r>
      <w:r w:rsidRPr="00D37AE0">
        <w:rPr>
          <w:rFonts w:ascii="Times New Roman" w:hAnsi="Times New Roman"/>
          <w:b w:val="0"/>
          <w:i w:val="0"/>
          <w:sz w:val="22"/>
          <w:szCs w:val="22"/>
          <w:lang w:val="en-US" w:eastAsia="cs-CZ"/>
        </w:rPr>
        <w:t xml:space="preserve"> </w:t>
      </w:r>
      <w:proofErr w:type="spellStart"/>
      <w:r w:rsidRPr="00D37AE0">
        <w:rPr>
          <w:rFonts w:ascii="Times New Roman" w:hAnsi="Times New Roman"/>
          <w:b w:val="0"/>
          <w:i w:val="0"/>
          <w:sz w:val="22"/>
          <w:szCs w:val="22"/>
          <w:lang w:val="en-US" w:eastAsia="cs-CZ"/>
        </w:rPr>
        <w:t>cpm</w:t>
      </w:r>
      <w:proofErr w:type="spellEnd"/>
      <w:r w:rsidRPr="00D37AE0">
        <w:rPr>
          <w:rFonts w:ascii="Times New Roman" w:hAnsi="Times New Roman"/>
          <w:b w:val="0"/>
          <w:i w:val="0"/>
          <w:sz w:val="22"/>
          <w:szCs w:val="22"/>
          <w:lang w:val="en-US" w:eastAsia="cs-CZ"/>
        </w:rPr>
        <w:t>/</w:t>
      </w:r>
      <w:proofErr w:type="spellStart"/>
      <w:r w:rsidRPr="00D37AE0">
        <w:rPr>
          <w:rFonts w:ascii="Times New Roman" w:hAnsi="Times New Roman"/>
          <w:b w:val="0"/>
          <w:i w:val="0"/>
          <w:sz w:val="22"/>
          <w:szCs w:val="22"/>
          <w:lang w:val="en-US" w:eastAsia="cs-CZ"/>
        </w:rPr>
        <w:t>μl</w:t>
      </w:r>
      <w:proofErr w:type="spellEnd"/>
      <w:r w:rsidRPr="00D37AE0">
        <w:rPr>
          <w:rFonts w:ascii="Times New Roman" w:hAnsi="Times New Roman"/>
          <w:b w:val="0"/>
          <w:i w:val="0"/>
          <w:sz w:val="22"/>
          <w:szCs w:val="22"/>
          <w:lang w:val="en-US" w:eastAsia="cs-CZ"/>
        </w:rPr>
        <w:t xml:space="preserve"> in a sequencing gel-loading solution</w:t>
      </w:r>
      <w:r w:rsidRPr="00D37AE0">
        <w:rPr>
          <w:rFonts w:ascii="Times New Roman" w:hAnsi="Times New Roman"/>
          <w:b w:val="0"/>
          <w:i w:val="0"/>
          <w:sz w:val="24"/>
          <w:szCs w:val="24"/>
          <w:lang w:val="en-US" w:eastAsia="cs-CZ"/>
        </w:rPr>
        <w:t>.</w:t>
      </w:r>
    </w:p>
    <w:p w:rsidR="005359E7" w:rsidRPr="00B3066F" w:rsidRDefault="005359E7" w:rsidP="0021463A">
      <w:pPr>
        <w:spacing w:line="360" w:lineRule="auto"/>
        <w:jc w:val="both"/>
        <w:rPr>
          <w:lang w:val="en-US" w:eastAsia="cs-CZ"/>
        </w:rPr>
      </w:pPr>
    </w:p>
    <w:p w:rsidR="00C2675F" w:rsidRPr="00B3066F" w:rsidRDefault="00C2675F" w:rsidP="0021463A">
      <w:pPr>
        <w:spacing w:line="360" w:lineRule="auto"/>
        <w:jc w:val="both"/>
        <w:rPr>
          <w:b/>
          <w:lang w:val="en-US"/>
        </w:rPr>
      </w:pPr>
      <w:r w:rsidRPr="00B3066F">
        <w:rPr>
          <w:b/>
          <w:lang w:val="en-US"/>
        </w:rPr>
        <w:t xml:space="preserve">Non-B DNA detection with </w:t>
      </w:r>
      <w:r w:rsidR="00D34436" w:rsidRPr="00B3066F">
        <w:rPr>
          <w:b/>
          <w:lang w:val="en-US"/>
        </w:rPr>
        <w:t xml:space="preserve">dot blot and </w:t>
      </w:r>
      <w:r w:rsidR="001C05EC" w:rsidRPr="00B3066F">
        <w:rPr>
          <w:b/>
          <w:lang w:val="en-US"/>
        </w:rPr>
        <w:t xml:space="preserve">antibody recognizes DNA modified with </w:t>
      </w:r>
      <w:proofErr w:type="spellStart"/>
      <w:r w:rsidR="001C05EC" w:rsidRPr="00B3066F">
        <w:rPr>
          <w:b/>
          <w:lang w:val="en-US"/>
        </w:rPr>
        <w:t>Os</w:t>
      </w:r>
      <w:proofErr w:type="gramStart"/>
      <w:r w:rsidR="001C05EC" w:rsidRPr="00B3066F">
        <w:rPr>
          <w:b/>
          <w:lang w:val="en-US"/>
        </w:rPr>
        <w:t>,bipy</w:t>
      </w:r>
      <w:proofErr w:type="spellEnd"/>
      <w:proofErr w:type="gramEnd"/>
      <w:r w:rsidR="001C05EC" w:rsidRPr="00B3066F">
        <w:rPr>
          <w:b/>
          <w:lang w:val="en-US"/>
        </w:rPr>
        <w:t xml:space="preserve"> </w:t>
      </w:r>
    </w:p>
    <w:p w:rsidR="005359E7" w:rsidRPr="00D37AE0" w:rsidRDefault="00FF643E" w:rsidP="00D37AE0">
      <w:pPr>
        <w:spacing w:line="480" w:lineRule="auto"/>
        <w:jc w:val="both"/>
        <w:rPr>
          <w:sz w:val="22"/>
          <w:szCs w:val="22"/>
          <w:lang w:val="en-US" w:eastAsia="cs-CZ"/>
        </w:rPr>
      </w:pPr>
      <w:r w:rsidRPr="00D37AE0">
        <w:rPr>
          <w:sz w:val="22"/>
          <w:szCs w:val="22"/>
          <w:lang w:val="en-US" w:eastAsia="cs-CZ"/>
        </w:rPr>
        <w:t>Modification of</w:t>
      </w:r>
      <w:r w:rsidR="001C05EC" w:rsidRPr="00D37AE0">
        <w:rPr>
          <w:sz w:val="22"/>
          <w:szCs w:val="22"/>
          <w:lang w:val="en-US" w:eastAsia="cs-CZ"/>
        </w:rPr>
        <w:t xml:space="preserve"> </w:t>
      </w:r>
      <w:proofErr w:type="spellStart"/>
      <w:r w:rsidRPr="00D37AE0">
        <w:rPr>
          <w:sz w:val="22"/>
          <w:szCs w:val="22"/>
          <w:lang w:val="en-US" w:eastAsia="cs-CZ"/>
        </w:rPr>
        <w:t>sc</w:t>
      </w:r>
      <w:r w:rsidR="001C05EC" w:rsidRPr="00D37AE0">
        <w:rPr>
          <w:sz w:val="22"/>
          <w:szCs w:val="22"/>
          <w:lang w:val="en-US" w:eastAsia="cs-CZ"/>
        </w:rPr>
        <w:t>DNA</w:t>
      </w:r>
      <w:proofErr w:type="spellEnd"/>
      <w:r w:rsidR="001C05EC" w:rsidRPr="00D37AE0">
        <w:rPr>
          <w:sz w:val="22"/>
          <w:szCs w:val="22"/>
          <w:lang w:val="en-US" w:eastAsia="cs-CZ"/>
        </w:rPr>
        <w:t xml:space="preserve"> with OsO4-bipy</w:t>
      </w:r>
      <w:r w:rsidRPr="00D37AE0">
        <w:rPr>
          <w:sz w:val="22"/>
          <w:szCs w:val="22"/>
          <w:lang w:val="en-US" w:eastAsia="cs-CZ"/>
        </w:rPr>
        <w:t xml:space="preserve"> was done as described</w:t>
      </w:r>
      <w:r w:rsidR="00C66C47" w:rsidRPr="00D37AE0">
        <w:rPr>
          <w:sz w:val="22"/>
          <w:szCs w:val="22"/>
          <w:lang w:val="en-US" w:eastAsia="cs-CZ"/>
        </w:rPr>
        <w:t xml:space="preserve"> above, DNA after cleaning with phenol-chloroform extraction and after ethanol precipitation the samples were diluted in TE buffer to final concertation 100</w:t>
      </w:r>
      <w:r w:rsidR="003A4048" w:rsidRPr="00D37AE0">
        <w:rPr>
          <w:sz w:val="22"/>
          <w:szCs w:val="22"/>
          <w:lang w:val="en-US" w:eastAsia="cs-CZ"/>
        </w:rPr>
        <w:t xml:space="preserve"> </w:t>
      </w:r>
      <w:r w:rsidR="00D34436" w:rsidRPr="00D37AE0">
        <w:rPr>
          <w:sz w:val="22"/>
          <w:szCs w:val="22"/>
          <w:lang w:val="en-US" w:eastAsia="cs-CZ"/>
        </w:rPr>
        <w:t>ng/1</w:t>
      </w:r>
      <w:r w:rsidR="003C2B80" w:rsidRPr="00D37AE0">
        <w:rPr>
          <w:sz w:val="22"/>
          <w:szCs w:val="22"/>
          <w:lang w:val="en-US" w:eastAsia="cs-CZ"/>
        </w:rPr>
        <w:t>µ</w:t>
      </w:r>
      <w:r w:rsidR="00C66C47" w:rsidRPr="00D37AE0">
        <w:rPr>
          <w:sz w:val="22"/>
          <w:szCs w:val="22"/>
          <w:lang w:val="en-US" w:eastAsia="cs-CZ"/>
        </w:rPr>
        <w:t xml:space="preserve">l and </w:t>
      </w:r>
      <w:r w:rsidR="00D34436" w:rsidRPr="00D37AE0">
        <w:rPr>
          <w:sz w:val="22"/>
          <w:szCs w:val="22"/>
          <w:lang w:val="en-US" w:eastAsia="cs-CZ"/>
        </w:rPr>
        <w:t xml:space="preserve">1 and 2 </w:t>
      </w:r>
      <w:r w:rsidR="003C2B80" w:rsidRPr="00D37AE0">
        <w:rPr>
          <w:sz w:val="22"/>
          <w:szCs w:val="22"/>
          <w:lang w:val="en-US" w:eastAsia="cs-CZ"/>
        </w:rPr>
        <w:t>µ</w:t>
      </w:r>
      <w:r w:rsidR="003A4048" w:rsidRPr="00D37AE0">
        <w:rPr>
          <w:sz w:val="22"/>
          <w:szCs w:val="22"/>
          <w:lang w:val="en-US" w:eastAsia="cs-CZ"/>
        </w:rPr>
        <w:t xml:space="preserve">l samples (pUC19 and pA69) were </w:t>
      </w:r>
      <w:r w:rsidR="00C66C47" w:rsidRPr="00D37AE0">
        <w:rPr>
          <w:sz w:val="22"/>
          <w:szCs w:val="22"/>
          <w:lang w:val="en-US" w:eastAsia="cs-CZ"/>
        </w:rPr>
        <w:t>loaded on nitrocellulose membrane</w:t>
      </w:r>
      <w:r w:rsidR="003A4048" w:rsidRPr="00D37AE0">
        <w:rPr>
          <w:sz w:val="22"/>
          <w:szCs w:val="22"/>
          <w:lang w:val="en-US" w:eastAsia="cs-CZ"/>
        </w:rPr>
        <w:t xml:space="preserve"> together with no modified controls.</w:t>
      </w:r>
      <w:r w:rsidR="00C66C47" w:rsidRPr="00D37AE0">
        <w:rPr>
          <w:sz w:val="22"/>
          <w:szCs w:val="22"/>
          <w:lang w:val="en-US" w:eastAsia="cs-CZ"/>
        </w:rPr>
        <w:t xml:space="preserve"> </w:t>
      </w:r>
      <w:r w:rsidR="001C05EC" w:rsidRPr="00D37AE0">
        <w:rPr>
          <w:sz w:val="22"/>
          <w:szCs w:val="22"/>
          <w:lang w:val="en-US" w:eastAsia="cs-CZ"/>
        </w:rPr>
        <w:t xml:space="preserve">DNA-OsO4-bipy </w:t>
      </w:r>
      <w:r w:rsidR="003A4048" w:rsidRPr="00D37AE0">
        <w:rPr>
          <w:sz w:val="22"/>
          <w:szCs w:val="22"/>
          <w:lang w:val="en-US" w:eastAsia="cs-CZ"/>
        </w:rPr>
        <w:t xml:space="preserve">adducts </w:t>
      </w:r>
      <w:r w:rsidR="001C05EC" w:rsidRPr="00D37AE0">
        <w:rPr>
          <w:sz w:val="22"/>
          <w:szCs w:val="22"/>
          <w:lang w:val="en-US" w:eastAsia="cs-CZ"/>
        </w:rPr>
        <w:t>were detected by</w:t>
      </w:r>
      <w:r w:rsidRPr="00D37AE0">
        <w:rPr>
          <w:sz w:val="22"/>
          <w:szCs w:val="22"/>
          <w:lang w:val="en-US" w:eastAsia="cs-CZ"/>
        </w:rPr>
        <w:t xml:space="preserve"> </w:t>
      </w:r>
      <w:r w:rsidR="00C66C47" w:rsidRPr="00D37AE0">
        <w:rPr>
          <w:sz w:val="22"/>
          <w:szCs w:val="22"/>
          <w:lang w:val="en-US" w:eastAsia="cs-CZ"/>
        </w:rPr>
        <w:t>a</w:t>
      </w:r>
      <w:r w:rsidR="00C5139A" w:rsidRPr="00D37AE0">
        <w:rPr>
          <w:sz w:val="22"/>
          <w:szCs w:val="22"/>
          <w:lang w:val="en-US"/>
        </w:rPr>
        <w:t xml:space="preserve"> monoclonal </w:t>
      </w:r>
      <w:r w:rsidR="00C5139A" w:rsidRPr="00D37AE0">
        <w:rPr>
          <w:rStyle w:val="highlight"/>
          <w:sz w:val="22"/>
          <w:szCs w:val="22"/>
          <w:lang w:val="en-US"/>
        </w:rPr>
        <w:t>antibody</w:t>
      </w:r>
      <w:r w:rsidR="003A4048" w:rsidRPr="00D37AE0">
        <w:rPr>
          <w:sz w:val="22"/>
          <w:szCs w:val="22"/>
          <w:lang w:val="en-US"/>
        </w:rPr>
        <w:t xml:space="preserve"> OsBP7H8 (1:10 supernatant) against by standard </w:t>
      </w:r>
      <w:proofErr w:type="spellStart"/>
      <w:r w:rsidR="003A4048" w:rsidRPr="00D37AE0">
        <w:rPr>
          <w:sz w:val="22"/>
          <w:szCs w:val="22"/>
          <w:lang w:val="en-US"/>
        </w:rPr>
        <w:t>immunodetection</w:t>
      </w:r>
      <w:proofErr w:type="spellEnd"/>
      <w:r w:rsidR="003A4048" w:rsidRPr="00D37AE0">
        <w:rPr>
          <w:sz w:val="22"/>
          <w:szCs w:val="22"/>
          <w:lang w:val="en-US"/>
        </w:rPr>
        <w:t xml:space="preserve"> described in </w:t>
      </w:r>
      <w:r w:rsidR="00180065" w:rsidRPr="00D37AE0">
        <w:rPr>
          <w:sz w:val="22"/>
          <w:szCs w:val="22"/>
          <w:lang w:val="en-US"/>
        </w:rPr>
        <w:fldChar w:fldCharType="begin"/>
      </w:r>
      <w:r w:rsidR="00C769AA" w:rsidRPr="00D37AE0">
        <w:rPr>
          <w:sz w:val="22"/>
          <w:szCs w:val="22"/>
          <w:lang w:val="en-US"/>
        </w:rPr>
        <w:instrText xml:space="preserve"> ADDIN EN.CITE &lt;EndNote&gt;&lt;Cite&gt;&lt;Author&gt;Brazdova&lt;/Author&gt;&lt;Year&gt;2002&lt;/Year&gt;&lt;RecNum&gt;46&lt;/RecNum&gt;&lt;DisplayText&gt;[4]&lt;/DisplayText&gt;&lt;record&gt;&lt;rec-number&gt;46&lt;/rec-number&gt;&lt;foreign-keys&gt;&lt;key app="EN" db-id="2vz0e9fvkx2tvveattnvadpbtatpvz299xzp"&gt;46&lt;/key&gt;&lt;/foreign-keys&gt;&lt;ref-type name="Journal Article"&gt;17&lt;/ref-type&gt;&lt;contributors&gt;&lt;authors&gt;&lt;author&gt;Brazdova, M.&lt;/author&gt;&lt;author&gt;Palecek, J.&lt;/author&gt;&lt;author&gt;Cherny, D. I.&lt;/author&gt;&lt;author&gt;Billova, S.&lt;/author&gt;&lt;author&gt;Fojta, M.&lt;/author&gt;&lt;author&gt;Pecinka, P.&lt;/author&gt;&lt;author&gt;Vojtesek, B.&lt;/author&gt;&lt;author&gt;Jovin, T. M.&lt;/author&gt;&lt;author&gt;Palecek, E.&lt;/author&gt;&lt;/authors&gt;&lt;/contributors&gt;&lt;auth-address&gt;Institute of Biophysics, Academy of Sciences of the Czech Republic, Kralovopolska 135, 612 65 Brno, Czech Republic.&lt;/auth-address&gt;&lt;titles&gt;&lt;title&gt;Role of tumor suppressor p53 domains in selective binding to supercoiled DNA&lt;/title&gt;&lt;secondary-title&gt;Nucleic Acids Res&lt;/secondary-title&gt;&lt;/titles&gt;&lt;periodical&gt;&lt;full-title&gt;Nucleic Acids Res&lt;/full-title&gt;&lt;/periodical&gt;&lt;pages&gt;4966-74&lt;/pages&gt;&lt;volume&gt;30&lt;/volume&gt;&lt;number&gt;22&lt;/number&gt;&lt;keywords&gt;&lt;keyword&gt;Amino Acid Sequence&lt;/keyword&gt;&lt;keyword&gt;Binding Sites&lt;/keyword&gt;&lt;keyword&gt;DNA, Superhelical/*metabolism/ultrastructure&lt;/keyword&gt;&lt;keyword&gt;Humans&lt;/keyword&gt;&lt;keyword&gt;Macromolecular Substances&lt;/keyword&gt;&lt;keyword&gt;Models, Biological&lt;/keyword&gt;&lt;keyword&gt;Molecular Sequence Data&lt;/keyword&gt;&lt;keyword&gt;Protein Binding&lt;/keyword&gt;&lt;keyword&gt;Protein Structure, Tertiary&lt;/keyword&gt;&lt;keyword&gt;Recombinant Fusion Proteins/metabolism&lt;/keyword&gt;&lt;keyword&gt;Sequence Deletion&lt;/keyword&gt;&lt;keyword&gt;Tumor Suppressor Protein p53/*chemistry/*metabolism/ultrastructure&lt;/keyword&gt;&lt;/keywords&gt;&lt;dates&gt;&lt;year&gt;2002&lt;/year&gt;&lt;pub-dates&gt;&lt;date&gt;Nov 15&lt;/date&gt;&lt;/pub-dates&gt;&lt;/dates&gt;&lt;accession-num&gt;12434001&lt;/accession-num&gt;&lt;urls&gt;&lt;related-urls&gt;&lt;url&gt;http://www.ncbi.nlm.nih.gov/entrez/query.fcgi?cmd=Retrieve&amp;amp;db=PubMed&amp;amp;dopt=Citation&amp;amp;list_uids=12434001 &lt;/url&gt;&lt;/related-urls&gt;&lt;/urls&gt;&lt;/record&gt;&lt;/Cite&gt;&lt;/EndNote&gt;</w:instrText>
      </w:r>
      <w:r w:rsidR="00180065" w:rsidRPr="00D37AE0">
        <w:rPr>
          <w:sz w:val="22"/>
          <w:szCs w:val="22"/>
          <w:lang w:val="en-US"/>
        </w:rPr>
        <w:fldChar w:fldCharType="separate"/>
      </w:r>
      <w:r w:rsidR="00C769AA" w:rsidRPr="00D37AE0">
        <w:rPr>
          <w:noProof/>
          <w:sz w:val="22"/>
          <w:szCs w:val="22"/>
          <w:lang w:val="en-US"/>
        </w:rPr>
        <w:t>[</w:t>
      </w:r>
      <w:hyperlink w:anchor="_ENREF_4" w:tooltip="Brazdova, 2002 #46" w:history="1">
        <w:r w:rsidR="00C769AA" w:rsidRPr="00D37AE0">
          <w:rPr>
            <w:noProof/>
            <w:sz w:val="22"/>
            <w:szCs w:val="22"/>
            <w:lang w:val="en-US"/>
          </w:rPr>
          <w:t>4</w:t>
        </w:r>
      </w:hyperlink>
      <w:r w:rsidR="00C769AA" w:rsidRPr="00D37AE0">
        <w:rPr>
          <w:noProof/>
          <w:sz w:val="22"/>
          <w:szCs w:val="22"/>
          <w:lang w:val="en-US"/>
        </w:rPr>
        <w:t>]</w:t>
      </w:r>
      <w:r w:rsidR="00180065" w:rsidRPr="00D37AE0">
        <w:rPr>
          <w:sz w:val="22"/>
          <w:szCs w:val="22"/>
          <w:lang w:val="en-US"/>
        </w:rPr>
        <w:fldChar w:fldCharType="end"/>
      </w:r>
      <w:r w:rsidR="003A4048" w:rsidRPr="00D37AE0">
        <w:rPr>
          <w:sz w:val="22"/>
          <w:szCs w:val="22"/>
          <w:lang w:val="en-US"/>
        </w:rPr>
        <w:t xml:space="preserve">. OsBP7H8 </w:t>
      </w:r>
      <w:r w:rsidR="00C5139A" w:rsidRPr="00D37AE0">
        <w:rPr>
          <w:sz w:val="22"/>
          <w:szCs w:val="22"/>
          <w:lang w:val="en-US"/>
        </w:rPr>
        <w:t xml:space="preserve">was produced in </w:t>
      </w:r>
      <w:r w:rsidR="00C66C47" w:rsidRPr="00D37AE0">
        <w:rPr>
          <w:sz w:val="22"/>
          <w:szCs w:val="22"/>
          <w:lang w:val="en-US"/>
        </w:rPr>
        <w:t xml:space="preserve">our laboratory </w:t>
      </w:r>
      <w:r w:rsidR="00180065" w:rsidRPr="00D37AE0">
        <w:rPr>
          <w:sz w:val="22"/>
          <w:szCs w:val="22"/>
          <w:lang w:val="en-US"/>
        </w:rPr>
        <w:fldChar w:fldCharType="begin"/>
      </w:r>
      <w:r w:rsidR="00C769AA" w:rsidRPr="00D37AE0">
        <w:rPr>
          <w:sz w:val="22"/>
          <w:szCs w:val="22"/>
          <w:lang w:val="en-US"/>
        </w:rPr>
        <w:instrText xml:space="preserve"> ADDIN EN.CITE &lt;EndNote&gt;&lt;Cite&gt;&lt;Author&gt;Buzek&lt;/Author&gt;&lt;Year&gt;1999&lt;/Year&gt;&lt;RecNum&gt;91&lt;/RecNum&gt;&lt;DisplayText&gt;[5]&lt;/DisplayText&gt;&lt;record&gt;&lt;rec-number&gt;91&lt;/rec-number&gt;&lt;foreign-keys&gt;&lt;key app="EN" db-id="2vz0e9fvkx2tvveattnvadpbtatpvz299xzp"&gt;91&lt;/key&gt;&lt;/foreign-keys&gt;&lt;ref-type name="Journal Article"&gt;17&lt;/ref-type&gt;&lt;contributors&gt;&lt;authors&gt;&lt;author&gt;Buzek, J.&lt;/author&gt;&lt;author&gt;Kuderova, A.&lt;/author&gt;&lt;author&gt;Pexa, T.&lt;/author&gt;&lt;author&gt;Stankova, V.&lt;/author&gt;&lt;author&gt;Lauerova, L.&lt;/author&gt;&lt;author&gt;Palecek, E.&lt;/author&gt;&lt;/authors&gt;&lt;/contributors&gt;&lt;auth-address&gt;Institute of Biophysics, Academy of Sciences of the Czech Republic, Kralovopolska.&lt;/auth-address&gt;&lt;titles&gt;&lt;title&gt;Monoclonal antibody against DNA adducts with osmium structural probes&lt;/title&gt;&lt;secondary-title&gt;J Biomol Struct Dyn&lt;/secondary-title&gt;&lt;/titles&gt;&lt;periodical&gt;&lt;full-title&gt;J Biomol Struct Dyn&lt;/full-title&gt;&lt;/periodical&gt;&lt;pages&gt;41-50&lt;/pages&gt;&lt;volume&gt;17&lt;/volume&gt;&lt;number&gt;1&lt;/number&gt;&lt;edition&gt;1999/09/25&lt;/edition&gt;&lt;keywords&gt;&lt;keyword&gt;Animals&lt;/keyword&gt;&lt;keyword&gt;Antibodies, Monoclonal/*immunology&lt;/keyword&gt;&lt;keyword&gt;Antibody Affinity&lt;/keyword&gt;&lt;keyword&gt;Cattle&lt;/keyword&gt;&lt;keyword&gt;Chickens&lt;/keyword&gt;&lt;keyword&gt;DNA/*immunology&lt;/keyword&gt;&lt;keyword&gt;*DNA Adducts&lt;/keyword&gt;&lt;keyword&gt;Histones/immunology&lt;/keyword&gt;&lt;keyword&gt;Mice&lt;/keyword&gt;&lt;keyword&gt;Mice, Inbred BALB C&lt;/keyword&gt;&lt;keyword&gt;*Osmium Tetroxide/immunology&lt;/keyword&gt;&lt;keyword&gt;Poly T/immunology&lt;/keyword&gt;&lt;keyword&gt;Polydeoxyribonucleotides/immunology&lt;/keyword&gt;&lt;keyword&gt;RNA, Fungal/immunology&lt;/keyword&gt;&lt;keyword&gt;Serum Albumin, Bovine/immunology&lt;/keyword&gt;&lt;keyword&gt;Tumor Cells, Cultured&lt;/keyword&gt;&lt;/keywords&gt;&lt;dates&gt;&lt;year&gt;1999&lt;/year&gt;&lt;pub-dates&gt;&lt;date&gt;Aug&lt;/date&gt;&lt;/pub-dates&gt;&lt;/dates&gt;&lt;isbn&gt;0739-1102 (Print)&amp;#xD;0739-1102 (Linking)&lt;/isbn&gt;&lt;accession-num&gt;10496420&lt;/accession-num&gt;&lt;urls&gt;&lt;related-urls&gt;&lt;url&gt;http://www.ncbi.nlm.nih.gov/pubmed/10496420&lt;/url&gt;&lt;/related-urls&gt;&lt;/urls&gt;&lt;electronic-resource-num&gt;10.1080/07391102.1999.10508339&lt;/electronic-resource-num&gt;&lt;language&gt;eng&lt;/language&gt;&lt;/record&gt;&lt;/Cite&gt;&lt;/EndNote&gt;</w:instrText>
      </w:r>
      <w:r w:rsidR="00180065" w:rsidRPr="00D37AE0">
        <w:rPr>
          <w:sz w:val="22"/>
          <w:szCs w:val="22"/>
          <w:lang w:val="en-US"/>
        </w:rPr>
        <w:fldChar w:fldCharType="separate"/>
      </w:r>
      <w:r w:rsidR="00C769AA" w:rsidRPr="00D37AE0">
        <w:rPr>
          <w:noProof/>
          <w:sz w:val="22"/>
          <w:szCs w:val="22"/>
          <w:lang w:val="en-US"/>
        </w:rPr>
        <w:t>[</w:t>
      </w:r>
      <w:hyperlink w:anchor="_ENREF_5" w:tooltip="Buzek, 1999 #91" w:history="1">
        <w:r w:rsidR="00C769AA" w:rsidRPr="00D37AE0">
          <w:rPr>
            <w:noProof/>
            <w:sz w:val="22"/>
            <w:szCs w:val="22"/>
            <w:lang w:val="en-US"/>
          </w:rPr>
          <w:t>5</w:t>
        </w:r>
      </w:hyperlink>
      <w:r w:rsidR="00C769AA" w:rsidRPr="00D37AE0">
        <w:rPr>
          <w:noProof/>
          <w:sz w:val="22"/>
          <w:szCs w:val="22"/>
          <w:lang w:val="en-US"/>
        </w:rPr>
        <w:t>]</w:t>
      </w:r>
      <w:r w:rsidR="00180065" w:rsidRPr="00D37AE0">
        <w:rPr>
          <w:sz w:val="22"/>
          <w:szCs w:val="22"/>
          <w:lang w:val="en-US"/>
        </w:rPr>
        <w:fldChar w:fldCharType="end"/>
      </w:r>
      <w:r w:rsidR="001C05EC" w:rsidRPr="00D37AE0">
        <w:rPr>
          <w:sz w:val="22"/>
          <w:szCs w:val="22"/>
          <w:lang w:val="en-US" w:eastAsia="cs-CZ"/>
        </w:rPr>
        <w:t xml:space="preserve">. </w:t>
      </w:r>
    </w:p>
    <w:p w:rsidR="005359E7" w:rsidRPr="00B3066F" w:rsidRDefault="005359E7" w:rsidP="0021463A">
      <w:pPr>
        <w:spacing w:line="360" w:lineRule="auto"/>
        <w:jc w:val="both"/>
        <w:rPr>
          <w:b/>
          <w:lang w:val="en-US"/>
        </w:rPr>
      </w:pPr>
    </w:p>
    <w:p w:rsidR="00065275" w:rsidRPr="00B3066F" w:rsidRDefault="00065275" w:rsidP="00065275">
      <w:pPr>
        <w:spacing w:line="480" w:lineRule="auto"/>
        <w:jc w:val="both"/>
      </w:pPr>
      <w:r w:rsidRPr="00B3066F">
        <w:rPr>
          <w:b/>
          <w:i/>
          <w:lang w:val="en-US"/>
        </w:rPr>
        <w:t>In-silico</w:t>
      </w:r>
      <w:r w:rsidRPr="00B3066F">
        <w:rPr>
          <w:b/>
          <w:lang w:val="en-US"/>
        </w:rPr>
        <w:t xml:space="preserve"> candidate gene screening</w:t>
      </w:r>
    </w:p>
    <w:p w:rsidR="00065275" w:rsidRPr="00D37AE0" w:rsidRDefault="00065275" w:rsidP="00D37AE0">
      <w:pPr>
        <w:spacing w:line="480" w:lineRule="auto"/>
        <w:jc w:val="both"/>
        <w:rPr>
          <w:sz w:val="22"/>
          <w:szCs w:val="22"/>
        </w:rPr>
      </w:pPr>
      <w:r w:rsidRPr="00D37AE0">
        <w:rPr>
          <w:sz w:val="22"/>
          <w:szCs w:val="22"/>
          <w:lang w:val="en-US"/>
        </w:rPr>
        <w:t>Candidate gene transcription was checked in publicly available microarray and sequencing datasets from experiments involving p53-transformed cells originally lacking active p53 or experiments were p53 was activated by nutlin</w:t>
      </w:r>
      <w:r w:rsidR="00023E25" w:rsidRPr="00D37AE0">
        <w:rPr>
          <w:sz w:val="22"/>
          <w:szCs w:val="22"/>
          <w:lang w:val="en-US"/>
        </w:rPr>
        <w:t>-3</w:t>
      </w:r>
      <w:r w:rsidRPr="00D37AE0">
        <w:rPr>
          <w:sz w:val="22"/>
          <w:szCs w:val="22"/>
          <w:lang w:val="en-US"/>
        </w:rPr>
        <w:t>, 5-fluoruracil or doxorubicin (SRP043273</w:t>
      </w:r>
      <w:r w:rsidR="00C769AA" w:rsidRPr="00D37AE0">
        <w:rPr>
          <w:sz w:val="22"/>
          <w:szCs w:val="22"/>
          <w:lang w:val="en-US"/>
        </w:rPr>
        <w:t xml:space="preserve"> </w:t>
      </w:r>
      <w:r w:rsidR="00180065" w:rsidRPr="00D37AE0">
        <w:rPr>
          <w:sz w:val="22"/>
          <w:szCs w:val="22"/>
          <w:lang w:val="en-US"/>
        </w:rPr>
        <w:fldChar w:fldCharType="begin">
          <w:fldData xml:space="preserve">PEVuZE5vdGU+PENpdGU+PEF1dGhvcj5TYW5jaGV6PC9BdXRob3I+PFllYXI+MjAxNDwvWWVhcj48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==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TYW5jaGV6PC9BdXRob3I+PFllYXI+MjAxNDwvWWVhcj48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==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6" w:tooltip="Sanchez, 2014 #136" w:history="1">
        <w:r w:rsidR="00C769AA" w:rsidRPr="00D37AE0">
          <w:rPr>
            <w:noProof/>
            <w:sz w:val="22"/>
            <w:szCs w:val="22"/>
            <w:lang w:val="en-US"/>
          </w:rPr>
          <w:t>6</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SRP022871</w:t>
      </w:r>
      <w:r w:rsidR="00C769AA" w:rsidRPr="00D37AE0">
        <w:rPr>
          <w:sz w:val="22"/>
          <w:szCs w:val="22"/>
          <w:lang w:val="en-US"/>
        </w:rPr>
        <w:t xml:space="preserve"> </w:t>
      </w:r>
      <w:r w:rsidR="00180065" w:rsidRPr="00D37AE0">
        <w:rPr>
          <w:sz w:val="22"/>
          <w:szCs w:val="22"/>
          <w:lang w:val="en-US"/>
        </w:rPr>
        <w:fldChar w:fldCharType="begin">
          <w:fldData xml:space="preserve">PEVuZE5vdGU+PENpdGU+PEF1dGhvcj5KYW5reTwvQXV0aG9yPjxZZWFyPjIwMTQ8L1llYXI+PFJl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KYW5reTwvQXV0aG9yPjxZZWFyPjIwMTQ8L1llYXI+PFJl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7" w:tooltip="Janky, 2014 #117" w:history="1">
        <w:r w:rsidR="00C769AA" w:rsidRPr="00D37AE0">
          <w:rPr>
            <w:noProof/>
            <w:sz w:val="22"/>
            <w:szCs w:val="22"/>
            <w:lang w:val="en-US"/>
          </w:rPr>
          <w:t>7</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E-GEOD-30753</w:t>
      </w:r>
      <w:r w:rsidR="00C769AA" w:rsidRPr="00D37AE0">
        <w:rPr>
          <w:sz w:val="22"/>
          <w:szCs w:val="22"/>
          <w:lang w:val="en-US"/>
        </w:rPr>
        <w:t xml:space="preserve"> </w:t>
      </w:r>
      <w:r w:rsidR="00180065" w:rsidRPr="00D37AE0">
        <w:rPr>
          <w:sz w:val="22"/>
          <w:szCs w:val="22"/>
          <w:lang w:val="en-US"/>
        </w:rPr>
        <w:fldChar w:fldCharType="begin">
          <w:fldData xml:space="preserve">PEVuZE5vdGU+PENpdGU+PEF1dGhvcj5LcmFjaWtvdmE8L0F1dGhvcj48WWVhcj4yMDEzPC9ZZWFy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Mw
NjU1NTwvdXJsPjwvcmVsYXRlZC11cmxzPjwvdXJscz48Y3VzdG9tMj4zNTk1NDgzPC9jdXN0b20y
PjxlbGVjdHJvbmljLXJlc291cmNlLW51bT4xMC4xMDM4L2NkZC4yMDEyLjE1NTwvZWxlY3Ryb25p
Yy1yZXNvdXJjZS1udW0+PGxhbmd1YWdlPmVuZzwvbGFuZ3VhZ2U+PC9yZWNvcmQ+PC9DaXRlPjwv
RW5kTm90ZT5=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LcmFjaWtvdmE8L0F1dGhvcj48WWVhcj4yMDEzPC9ZZWFy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Mw
NjU1NTwvdXJsPjwvcmVsYXRlZC11cmxzPjwvdXJscz48Y3VzdG9tMj4zNTk1NDgzPC9jdXN0b20y
PjxlbGVjdHJvbmljLXJlc291cmNlLW51bT4xMC4xMDM4L2NkZC4yMDEyLjE1NTwvZWxlY3Ryb25p
Yy1yZXNvdXJjZS1udW0+PGxhbmd1YWdlPmVuZzwvbGFuZ3VhZ2U+PC9yZWNvcmQ+PC9DaXRlPjwv
RW5kTm90ZT5=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8" w:tooltip="Kracikova, 2013 #120" w:history="1">
        <w:r w:rsidR="00C769AA" w:rsidRPr="00D37AE0">
          <w:rPr>
            <w:noProof/>
            <w:sz w:val="22"/>
            <w:szCs w:val="22"/>
            <w:lang w:val="en-US"/>
          </w:rPr>
          <w:t>8</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E-GEOD-50650</w:t>
      </w:r>
      <w:r w:rsidR="00C769AA" w:rsidRPr="00D37AE0">
        <w:rPr>
          <w:sz w:val="22"/>
          <w:szCs w:val="22"/>
          <w:lang w:val="en-US"/>
        </w:rPr>
        <w:t xml:space="preserve"> </w:t>
      </w:r>
      <w:r w:rsidR="00180065" w:rsidRPr="00D37AE0">
        <w:rPr>
          <w:sz w:val="22"/>
          <w:szCs w:val="22"/>
          <w:lang w:val="en-US"/>
        </w:rPr>
        <w:fldChar w:fldCharType="begin">
          <w:fldData xml:space="preserve">PEVuZE5vdGU+PENpdGU+PEF1dGhvcj5CaXNpbzwvQXV0aG9yPjxZZWFyPjIwMTM8L1llYXI+PFJl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CaXNpbzwvQXV0aG9yPjxZZWFyPjIwMTM8L1llYXI+PFJl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9" w:tooltip="Bisio, 2013 #119" w:history="1">
        <w:r w:rsidR="00C769AA" w:rsidRPr="00D37AE0">
          <w:rPr>
            <w:noProof/>
            <w:sz w:val="22"/>
            <w:szCs w:val="22"/>
            <w:lang w:val="en-US"/>
          </w:rPr>
          <w:t>9</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E-GEOD-8660</w:t>
      </w:r>
      <w:r w:rsidR="00C769AA" w:rsidRPr="00D37AE0">
        <w:rPr>
          <w:sz w:val="22"/>
          <w:szCs w:val="22"/>
          <w:lang w:val="en-US"/>
        </w:rPr>
        <w:t xml:space="preserve"> </w:t>
      </w:r>
      <w:r w:rsidR="00180065" w:rsidRPr="00D37AE0">
        <w:rPr>
          <w:sz w:val="22"/>
          <w:szCs w:val="22"/>
          <w:lang w:val="en-US"/>
        </w:rPr>
        <w:fldChar w:fldCharType="begin">
          <w:fldData xml:space="preserve">PEVuZE5vdGU+PENpdGU+PEF1dGhvcj5TYXVlcjwvQXV0aG9yPjxZZWFyPjIwMDg8L1llYXI+PFJl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TYXVlcjwvQXV0aG9yPjxZZWFyPjIwMDg8L1llYXI+PFJl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10" w:tooltip="Sauer, 2008 #127" w:history="1">
        <w:r w:rsidR="00C769AA" w:rsidRPr="00D37AE0">
          <w:rPr>
            <w:noProof/>
            <w:sz w:val="22"/>
            <w:szCs w:val="22"/>
            <w:lang w:val="en-US"/>
          </w:rPr>
          <w:t>10</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E-MEXP-2556</w:t>
      </w:r>
      <w:r w:rsidR="00C769AA" w:rsidRPr="00D37AE0">
        <w:rPr>
          <w:sz w:val="22"/>
          <w:szCs w:val="22"/>
          <w:lang w:val="en-US"/>
        </w:rPr>
        <w:t xml:space="preserve"> </w:t>
      </w:r>
      <w:r w:rsidR="00180065" w:rsidRPr="00D37AE0">
        <w:rPr>
          <w:sz w:val="22"/>
          <w:szCs w:val="22"/>
          <w:lang w:val="en-US"/>
        </w:rPr>
        <w:fldChar w:fldCharType="begin">
          <w:fldData xml:space="preserve">PEVuZE5vdGU+PENpdGU+PEF1dGhvcj5LdWRvaDwvQXV0aG9yPjxZZWFyPjIwMTA8L1llYXI+PFJl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LdWRvaDwvQXV0aG9yPjxZZWFyPjIwMTA8L1llYXI+PFJl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11" w:tooltip="Kudoh, 2010 #126" w:history="1">
        <w:r w:rsidR="00C769AA" w:rsidRPr="00D37AE0">
          <w:rPr>
            <w:noProof/>
            <w:sz w:val="22"/>
            <w:szCs w:val="22"/>
            <w:lang w:val="en-US"/>
          </w:rPr>
          <w:t>11</w:t>
        </w:r>
      </w:hyperlink>
      <w:r w:rsidR="00C769AA" w:rsidRPr="00D37AE0">
        <w:rPr>
          <w:noProof/>
          <w:sz w:val="22"/>
          <w:szCs w:val="22"/>
          <w:lang w:val="en-US"/>
        </w:rPr>
        <w:t>]</w:t>
      </w:r>
      <w:r w:rsidR="00180065" w:rsidRPr="00D37AE0">
        <w:rPr>
          <w:sz w:val="22"/>
          <w:szCs w:val="22"/>
          <w:lang w:val="en-US"/>
        </w:rPr>
        <w:fldChar w:fldCharType="end"/>
      </w:r>
      <w:r w:rsidR="00180065" w:rsidRPr="00D37AE0">
        <w:rPr>
          <w:sz w:val="22"/>
          <w:szCs w:val="22"/>
          <w:lang w:val="en-US"/>
        </w:rPr>
        <w:t xml:space="preserve">, </w:t>
      </w:r>
      <w:r w:rsidR="00180065" w:rsidRPr="00D37AE0">
        <w:rPr>
          <w:sz w:val="22"/>
          <w:szCs w:val="22"/>
          <w:lang w:val="en-US"/>
        </w:rPr>
        <w:fldChar w:fldCharType="begin">
          <w:fldData xml:space="preserve">PEVuZE5vdGU+PENpdGU+PEF1dGhvcj5BbGxlbjwvQXV0aG9yPjxZZWFyPjIwMTQ8L1llYXI+PFJl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BbGxlbjwvQXV0aG9yPjxZZWFyPjIwMTQ8L1llYXI+PFJl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12" w:tooltip="Allen, 2014 #122" w:history="1">
        <w:r w:rsidR="00C769AA" w:rsidRPr="00D37AE0">
          <w:rPr>
            <w:noProof/>
            <w:sz w:val="22"/>
            <w:szCs w:val="22"/>
            <w:lang w:val="en-US"/>
          </w:rPr>
          <w:t>12</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xml:space="preserve">). We obtained expression data from tables available from the </w:t>
      </w:r>
      <w:proofErr w:type="spellStart"/>
      <w:r w:rsidRPr="00D37AE0">
        <w:rPr>
          <w:sz w:val="22"/>
          <w:szCs w:val="22"/>
          <w:lang w:val="en-US"/>
        </w:rPr>
        <w:t>iRAP</w:t>
      </w:r>
      <w:proofErr w:type="spellEnd"/>
      <w:r w:rsidRPr="00D37AE0">
        <w:rPr>
          <w:sz w:val="22"/>
          <w:szCs w:val="22"/>
          <w:lang w:val="en-US"/>
        </w:rPr>
        <w:t xml:space="preserve"> pipeline </w:t>
      </w:r>
      <w:r w:rsidR="00180065" w:rsidRPr="00D37AE0">
        <w:rPr>
          <w:sz w:val="22"/>
          <w:szCs w:val="22"/>
          <w:lang w:val="en-US"/>
        </w:rPr>
        <w:fldChar w:fldCharType="begin"/>
      </w:r>
      <w:r w:rsidR="00C769AA" w:rsidRPr="00D37AE0">
        <w:rPr>
          <w:sz w:val="22"/>
          <w:szCs w:val="22"/>
          <w:lang w:val="en-US"/>
        </w:rPr>
        <w:instrText xml:space="preserve"> ADDIN EN.CITE &lt;EndNote&gt;&lt;Cite&gt;&lt;Author&gt;Fonseca&lt;/Author&gt;&lt;Year&gt;2014&lt;/Year&gt;&lt;RecNum&gt;133&lt;/RecNum&gt;&lt;DisplayText&gt;[13]&lt;/DisplayText&gt;&lt;record&gt;&lt;rec-number&gt;133&lt;/rec-number&gt;&lt;foreign-keys&gt;&lt;key app="EN" db-id="2vz0e9fvkx2tvveattnvadpbtatpvz299xzp"&gt;133&lt;/key&gt;&lt;/foreign-keys&gt;&lt;ref-type name="Journal Article"&gt;17&lt;/ref-type&gt;&lt;contributors&gt;&lt;authors&gt;&lt;author&gt;Fonseca, N. A.&lt;/author&gt;&lt;author&gt;Marioni, J.&lt;/author&gt;&lt;author&gt;Brazma, A.&lt;/author&gt;&lt;/authors&gt;&lt;/contributors&gt;&lt;auth-address&gt;European Molecular Biology Laboratory, European Bioinformatics Institute (EMBL-EBI), Wellcome Trust Genome Campus, Hinxton, United Kingdom.&lt;/auth-address&gt;&lt;titles&gt;&lt;title&gt;RNA-Seq gene profiling--a systematic empirical comparis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7026&lt;/pages&gt;&lt;volume&gt;9&lt;/volume&gt;&lt;number&gt;9&lt;/number&gt;&lt;edition&gt;2014/10/01&lt;/edition&gt;&lt;keywords&gt;&lt;keyword&gt;Computer Simulation&lt;/keyword&gt;&lt;keyword&gt;Empirical Research&lt;/keyword&gt;&lt;keyword&gt;*Gene Expression Profiling&lt;/keyword&gt;&lt;keyword&gt;High-Throughput Nucleotide Sequencing&lt;/keyword&gt;&lt;keyword&gt;Humans&lt;/keyword&gt;&lt;keyword&gt;Rna&lt;/keyword&gt;&lt;keyword&gt;Research Design&lt;/keyword&gt;&lt;keyword&gt;Sequence Analysis, RNA&lt;/keyword&gt;&lt;keyword&gt;Statistics, Nonparametric&lt;/keyword&gt;&lt;keyword&gt;Transcriptome&lt;/keyword&gt;&lt;/keywords&gt;&lt;dates&gt;&lt;year&gt;2014&lt;/year&gt;&lt;/dates&gt;&lt;isbn&gt;1932-6203 (Electronic)&amp;#xD;1932-6203 (Linking)&lt;/isbn&gt;&lt;accession-num&gt;25268973&lt;/accession-num&gt;&lt;work-type&gt;Comparative Study&amp;#xD;Research Support, Non-U.S. Gov&amp;apos;t&lt;/work-type&gt;&lt;urls&gt;&lt;related-urls&gt;&lt;url&gt;http://www.ncbi.nlm.nih.gov/pubmed/25268973&lt;/url&gt;&lt;/related-urls&gt;&lt;/urls&gt;&lt;custom2&gt;4182317&lt;/custom2&gt;&lt;electronic-resource-num&gt;10.1371/journal.pone.0107026&lt;/electronic-resource-num&gt;&lt;language&gt;eng&lt;/language&gt;&lt;/record&gt;&lt;/Cite&gt;&lt;/EndNote&gt;</w:instrText>
      </w:r>
      <w:r w:rsidR="00180065" w:rsidRPr="00D37AE0">
        <w:rPr>
          <w:sz w:val="22"/>
          <w:szCs w:val="22"/>
          <w:lang w:val="en-US"/>
        </w:rPr>
        <w:fldChar w:fldCharType="separate"/>
      </w:r>
      <w:r w:rsidR="00C769AA" w:rsidRPr="00D37AE0">
        <w:rPr>
          <w:noProof/>
          <w:sz w:val="22"/>
          <w:szCs w:val="22"/>
          <w:lang w:val="en-US"/>
        </w:rPr>
        <w:t>[</w:t>
      </w:r>
      <w:hyperlink w:anchor="_ENREF_13" w:tooltip="Fonseca, 2014 #133" w:history="1">
        <w:r w:rsidR="00C769AA" w:rsidRPr="00D37AE0">
          <w:rPr>
            <w:noProof/>
            <w:sz w:val="22"/>
            <w:szCs w:val="22"/>
            <w:lang w:val="en-US"/>
          </w:rPr>
          <w:t>13</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xml:space="preserve">, deposited by authors to Array Express </w:t>
      </w:r>
      <w:r w:rsidR="00180065" w:rsidRPr="00D37AE0">
        <w:rPr>
          <w:sz w:val="22"/>
          <w:szCs w:val="22"/>
          <w:lang w:val="en-US"/>
        </w:rPr>
        <w:fldChar w:fldCharType="begin">
          <w:fldData xml:space="preserve">PEVuZE5vdGU+PENpdGU+PEF1dGhvcj5Lb2xlc25pa292PC9BdXRob3I+PFllYXI+MjAxNTwvWWVh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1MzYxOTc0PC91cmw+PC9yZWxhdGVkLXVybHM+PC91cmxzPjxj
dXN0b20yPjQzODM4OTk8L2N1c3RvbTI+PGVsZWN0cm9uaWMtcmVzb3VyY2UtbnVtPjEwLjEwOTMv
bmFyL2drdTEwNTc8L2VsZWN0cm9uaWMtcmVzb3VyY2UtbnVtPjxsYW5ndWFnZT5lbmc8L2xhbmd1
YWdlPjwvcmVjb3JkPjwvQ2l0ZT48L0VuZE5vdGU+AG==
</w:fldData>
        </w:fldChar>
      </w:r>
      <w:r w:rsidR="00C769AA" w:rsidRPr="00D37AE0">
        <w:rPr>
          <w:sz w:val="22"/>
          <w:szCs w:val="22"/>
          <w:lang w:val="en-US"/>
        </w:rPr>
        <w:instrText xml:space="preserve"> ADDIN EN.CITE </w:instrText>
      </w:r>
      <w:r w:rsidR="00C769AA" w:rsidRPr="00D37AE0">
        <w:rPr>
          <w:sz w:val="22"/>
          <w:szCs w:val="22"/>
          <w:lang w:val="en-US"/>
        </w:rPr>
        <w:fldChar w:fldCharType="begin">
          <w:fldData xml:space="preserve">PEVuZE5vdGU+PENpdGU+PEF1dGhvcj5Lb2xlc25pa292PC9BdXRob3I+PFllYXI+MjAxNTwvWWVh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1MzYxOTc0PC91cmw+PC9yZWxhdGVkLXVybHM+PC91cmxzPjxj
dXN0b20yPjQzODM4OTk8L2N1c3RvbTI+PGVsZWN0cm9uaWMtcmVzb3VyY2UtbnVtPjEwLjEwOTMv
bmFyL2drdTEwNTc8L2VsZWN0cm9uaWMtcmVzb3VyY2UtbnVtPjxsYW5ndWFnZT5lbmc8L2xhbmd1
YWdlPjwvcmVjb3JkPjwvQ2l0ZT48L0VuZE5vdGU+AG==
</w:fldData>
        </w:fldChar>
      </w:r>
      <w:r w:rsidR="00C769AA" w:rsidRPr="00D37AE0">
        <w:rPr>
          <w:sz w:val="22"/>
          <w:szCs w:val="22"/>
          <w:lang w:val="en-US"/>
        </w:rPr>
        <w:instrText xml:space="preserve"> ADDIN EN.CITE.DATA </w:instrText>
      </w:r>
      <w:r w:rsidR="00C769AA" w:rsidRPr="00D37AE0">
        <w:rPr>
          <w:sz w:val="22"/>
          <w:szCs w:val="22"/>
          <w:lang w:val="en-US"/>
        </w:rPr>
      </w:r>
      <w:r w:rsidR="00C769AA" w:rsidRPr="00D37AE0">
        <w:rPr>
          <w:sz w:val="22"/>
          <w:szCs w:val="22"/>
          <w:lang w:val="en-US"/>
        </w:rPr>
        <w:fldChar w:fldCharType="end"/>
      </w:r>
      <w:r w:rsidR="00180065" w:rsidRPr="00D37AE0">
        <w:rPr>
          <w:sz w:val="22"/>
          <w:szCs w:val="22"/>
          <w:lang w:val="en-US"/>
        </w:rPr>
      </w:r>
      <w:r w:rsidR="00180065" w:rsidRPr="00D37AE0">
        <w:rPr>
          <w:sz w:val="22"/>
          <w:szCs w:val="22"/>
          <w:lang w:val="en-US"/>
        </w:rPr>
        <w:fldChar w:fldCharType="separate"/>
      </w:r>
      <w:r w:rsidR="00C769AA" w:rsidRPr="00D37AE0">
        <w:rPr>
          <w:noProof/>
          <w:sz w:val="22"/>
          <w:szCs w:val="22"/>
          <w:lang w:val="en-US"/>
        </w:rPr>
        <w:t>[</w:t>
      </w:r>
      <w:hyperlink w:anchor="_ENREF_14" w:tooltip="Kolesnikov, 2015 #134" w:history="1">
        <w:r w:rsidR="00C769AA" w:rsidRPr="00D37AE0">
          <w:rPr>
            <w:noProof/>
            <w:sz w:val="22"/>
            <w:szCs w:val="22"/>
            <w:lang w:val="en-US"/>
          </w:rPr>
          <w:t>14</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xml:space="preserve"> or calculated from the available data using the </w:t>
      </w:r>
      <w:proofErr w:type="spellStart"/>
      <w:r w:rsidRPr="00D37AE0">
        <w:rPr>
          <w:sz w:val="22"/>
          <w:szCs w:val="22"/>
          <w:lang w:val="en-US"/>
        </w:rPr>
        <w:t>ArrayExpress</w:t>
      </w:r>
      <w:proofErr w:type="spellEnd"/>
      <w:r w:rsidRPr="00D37AE0">
        <w:rPr>
          <w:sz w:val="22"/>
          <w:szCs w:val="22"/>
          <w:lang w:val="en-US"/>
        </w:rPr>
        <w:t xml:space="preserve"> R/Bioconductor package </w:t>
      </w:r>
      <w:r w:rsidR="00180065" w:rsidRPr="00D37AE0">
        <w:rPr>
          <w:sz w:val="22"/>
          <w:szCs w:val="22"/>
          <w:lang w:val="en-US"/>
        </w:rPr>
        <w:fldChar w:fldCharType="begin"/>
      </w:r>
      <w:r w:rsidR="00C769AA" w:rsidRPr="00D37AE0">
        <w:rPr>
          <w:sz w:val="22"/>
          <w:szCs w:val="22"/>
          <w:lang w:val="en-US"/>
        </w:rPr>
        <w:instrText xml:space="preserve"> ADDIN EN.CITE &lt;EndNote&gt;&lt;Cite&gt;&lt;Author&gt;Kauffmann&lt;/Author&gt;&lt;Year&gt;2009&lt;/Year&gt;&lt;RecNum&gt;135&lt;/RecNum&gt;&lt;DisplayText&gt;[15]&lt;/DisplayText&gt;&lt;record&gt;&lt;rec-number&gt;135&lt;/rec-number&gt;&lt;foreign-keys&gt;&lt;key app="EN" db-id="2vz0e9fvkx2tvveattnvadpbtatpvz299xzp"&gt;135&lt;/key&gt;&lt;/foreign-keys&gt;&lt;ref-type name="Journal Article"&gt;17&lt;/ref-type&gt;&lt;contributors&gt;&lt;authors&gt;&lt;author&gt;Kauffmann, A.&lt;/author&gt;&lt;author&gt;Rayner, T. F.&lt;/author&gt;&lt;author&gt;Parkinson, H.&lt;/author&gt;&lt;author&gt;Kapushesky, M.&lt;/author&gt;&lt;author&gt;Lukk, M.&lt;/author&gt;&lt;author&gt;Brazma, A.&lt;/author&gt;&lt;author&gt;Huber, W.&lt;/author&gt;&lt;/authors&gt;&lt;/contributors&gt;&lt;auth-address&gt;EMBL-EBI, Wellcome Trust Genome Campus, Hinxton, Cambridge CB10 1SD, UK. audrey@ebi.ac.uk&lt;/auth-address&gt;&lt;titles&gt;&lt;title&gt;Importing ArrayExpress datasets into R/Bioconductor&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pages&gt;2092-4&lt;/pages&gt;&lt;volume&gt;25&lt;/volume&gt;&lt;number&gt;16&lt;/number&gt;&lt;edition&gt;2009/06/10&lt;/edition&gt;&lt;keywords&gt;&lt;keyword&gt;Computational Biology/*methods&lt;/keyword&gt;&lt;keyword&gt;Databases, Genetic&lt;/keyword&gt;&lt;keyword&gt;Gene Expression Profiling/*methods&lt;/keyword&gt;&lt;keyword&gt;Oligonucleotide Array Sequence Analysis/*methods&lt;/keyword&gt;&lt;keyword&gt;RNA/chemistry&lt;/keyword&gt;&lt;keyword&gt;Sequence Analysis, RNA&lt;/keyword&gt;&lt;keyword&gt;*Software&lt;/keyword&gt;&lt;/keywords&gt;&lt;dates&gt;&lt;year&gt;2009&lt;/year&gt;&lt;pub-dates&gt;&lt;date&gt;Aug 15&lt;/date&gt;&lt;/pub-dates&gt;&lt;/dates&gt;&lt;isbn&gt;1367-4811 (Electronic)&amp;#xD;1367-4803 (Linking)&lt;/isbn&gt;&lt;accession-num&gt;19505942&lt;/accession-num&gt;&lt;work-type&gt;Research Support, N.I.H., Extramural&amp;#xD;Research Support, Non-U.S. Gov&amp;apos;t&lt;/work-type&gt;&lt;urls&gt;&lt;related-urls&gt;&lt;url&gt;http://www.ncbi.nlm.nih.gov/pubmed/19505942&lt;/url&gt;&lt;/related-urls&gt;&lt;/urls&gt;&lt;custom2&gt;2723004&lt;/custom2&gt;&lt;electronic-resource-num&gt;10.1093/bioinformatics/btp354&lt;/electronic-resource-num&gt;&lt;language&gt;eng&lt;/language&gt;&lt;/record&gt;&lt;/Cite&gt;&lt;/EndNote&gt;</w:instrText>
      </w:r>
      <w:r w:rsidR="00180065" w:rsidRPr="00D37AE0">
        <w:rPr>
          <w:sz w:val="22"/>
          <w:szCs w:val="22"/>
          <w:lang w:val="en-US"/>
        </w:rPr>
        <w:fldChar w:fldCharType="separate"/>
      </w:r>
      <w:r w:rsidR="00C769AA" w:rsidRPr="00D37AE0">
        <w:rPr>
          <w:noProof/>
          <w:sz w:val="22"/>
          <w:szCs w:val="22"/>
          <w:lang w:val="en-US"/>
        </w:rPr>
        <w:t>[</w:t>
      </w:r>
      <w:hyperlink w:anchor="_ENREF_15" w:tooltip="Kauffmann, 2009 #135" w:history="1">
        <w:r w:rsidR="00C769AA" w:rsidRPr="00D37AE0">
          <w:rPr>
            <w:noProof/>
            <w:sz w:val="22"/>
            <w:szCs w:val="22"/>
            <w:lang w:val="en-US"/>
          </w:rPr>
          <w:t>15</w:t>
        </w:r>
      </w:hyperlink>
      <w:r w:rsidR="00C769AA" w:rsidRPr="00D37AE0">
        <w:rPr>
          <w:noProof/>
          <w:sz w:val="22"/>
          <w:szCs w:val="22"/>
          <w:lang w:val="en-US"/>
        </w:rPr>
        <w:t>]</w:t>
      </w:r>
      <w:r w:rsidR="00180065" w:rsidRPr="00D37AE0">
        <w:rPr>
          <w:sz w:val="22"/>
          <w:szCs w:val="22"/>
          <w:lang w:val="en-US"/>
        </w:rPr>
        <w:fldChar w:fldCharType="end"/>
      </w:r>
      <w:r w:rsidRPr="00D37AE0">
        <w:rPr>
          <w:sz w:val="22"/>
          <w:szCs w:val="22"/>
          <w:lang w:val="en-US"/>
        </w:rPr>
        <w:t>. Raw expression values were normalized relative to GAPDH hous</w:t>
      </w:r>
      <w:r w:rsidR="00023E25" w:rsidRPr="00D37AE0">
        <w:rPr>
          <w:sz w:val="22"/>
          <w:szCs w:val="22"/>
          <w:lang w:val="en-US"/>
        </w:rPr>
        <w:t>e</w:t>
      </w:r>
      <w:r w:rsidRPr="00D37AE0">
        <w:rPr>
          <w:sz w:val="22"/>
          <w:szCs w:val="22"/>
          <w:lang w:val="en-US"/>
        </w:rPr>
        <w:t>keeping gene and average</w:t>
      </w:r>
      <w:bookmarkStart w:id="0" w:name="_GoBack"/>
      <w:bookmarkEnd w:id="0"/>
      <w:r w:rsidRPr="00D37AE0">
        <w:rPr>
          <w:sz w:val="22"/>
          <w:szCs w:val="22"/>
          <w:lang w:val="en-US"/>
        </w:rPr>
        <w:t>d, where replicates were available.</w:t>
      </w:r>
    </w:p>
    <w:p w:rsidR="00065275" w:rsidRPr="00B3066F" w:rsidRDefault="00065275" w:rsidP="0021463A">
      <w:pPr>
        <w:spacing w:line="360" w:lineRule="auto"/>
        <w:jc w:val="both"/>
        <w:rPr>
          <w:b/>
          <w:lang w:val="en-US"/>
        </w:rPr>
      </w:pPr>
    </w:p>
    <w:p w:rsidR="00004DF8" w:rsidRPr="00524594" w:rsidRDefault="00004DF8" w:rsidP="0021463A">
      <w:pPr>
        <w:spacing w:line="360" w:lineRule="auto"/>
        <w:jc w:val="both"/>
        <w:rPr>
          <w:b/>
          <w:sz w:val="32"/>
          <w:szCs w:val="32"/>
          <w:lang w:val="en-US"/>
        </w:rPr>
      </w:pPr>
    </w:p>
    <w:p w:rsidR="00A61796" w:rsidRPr="00524594" w:rsidRDefault="00A61796" w:rsidP="0021463A">
      <w:pPr>
        <w:spacing w:line="360" w:lineRule="auto"/>
        <w:jc w:val="both"/>
        <w:rPr>
          <w:b/>
          <w:sz w:val="32"/>
          <w:szCs w:val="32"/>
          <w:lang w:val="en-US"/>
        </w:rPr>
      </w:pPr>
      <w:r w:rsidRPr="00524594">
        <w:rPr>
          <w:b/>
          <w:sz w:val="32"/>
          <w:szCs w:val="32"/>
          <w:lang w:val="en-US"/>
        </w:rPr>
        <w:t>References:</w:t>
      </w:r>
    </w:p>
    <w:p w:rsidR="009170AD" w:rsidRPr="00B3066F" w:rsidRDefault="009170AD" w:rsidP="0021463A">
      <w:pPr>
        <w:spacing w:line="360" w:lineRule="auto"/>
        <w:jc w:val="both"/>
        <w:rPr>
          <w:lang w:val="en-US"/>
        </w:rPr>
      </w:pPr>
    </w:p>
    <w:p w:rsidR="00C769AA" w:rsidRDefault="008C2D26" w:rsidP="00C769AA">
      <w:pPr>
        <w:jc w:val="both"/>
        <w:rPr>
          <w:noProof/>
          <w:lang w:val="en-US"/>
        </w:rPr>
      </w:pPr>
      <w:r w:rsidRPr="00B3066F">
        <w:rPr>
          <w:lang w:val="en-US"/>
        </w:rPr>
        <w:fldChar w:fldCharType="begin"/>
      </w:r>
      <w:r w:rsidR="009170AD" w:rsidRPr="00B3066F">
        <w:rPr>
          <w:lang w:val="en-US"/>
        </w:rPr>
        <w:instrText xml:space="preserve"> ADDIN EN.REFLIST </w:instrText>
      </w:r>
      <w:r w:rsidRPr="00B3066F">
        <w:rPr>
          <w:lang w:val="en-US"/>
        </w:rPr>
        <w:fldChar w:fldCharType="separate"/>
      </w:r>
      <w:bookmarkStart w:id="1" w:name="_ENREF_1"/>
      <w:r w:rsidR="00C769AA">
        <w:rPr>
          <w:noProof/>
          <w:lang w:val="en-US"/>
        </w:rPr>
        <w:t>1.</w:t>
      </w:r>
      <w:r w:rsidR="00C769AA">
        <w:rPr>
          <w:noProof/>
          <w:lang w:val="en-US"/>
        </w:rPr>
        <w:tab/>
        <w:t>Brazdova M, Navratilova L, Tichy V, Nemcova K, Lexa M, Hrstka R, et al. Preferential binding of hot spot mutant p53 proteins to supercoiled DNA in vitro and in cells. PLoS One. 2013;8(3):e59567.</w:t>
      </w:r>
      <w:bookmarkEnd w:id="1"/>
    </w:p>
    <w:p w:rsidR="00C769AA" w:rsidRDefault="00C769AA" w:rsidP="00C769AA">
      <w:pPr>
        <w:jc w:val="both"/>
        <w:rPr>
          <w:noProof/>
          <w:lang w:val="en-US"/>
        </w:rPr>
      </w:pPr>
      <w:bookmarkStart w:id="2" w:name="_ENREF_2"/>
      <w:r>
        <w:rPr>
          <w:noProof/>
          <w:lang w:val="en-US"/>
        </w:rPr>
        <w:t>2.</w:t>
      </w:r>
      <w:r>
        <w:rPr>
          <w:noProof/>
          <w:lang w:val="en-US"/>
        </w:rPr>
        <w:tab/>
        <w:t>Palecek E, Brazda V, Jagelska E, Pecinka P, Karlovska L, Brazdova M. Enhancement of p53 sequence-specific binding by DNA supercoiling. Oncogene. 2004;23(12):2119-27.</w:t>
      </w:r>
      <w:bookmarkEnd w:id="2"/>
    </w:p>
    <w:p w:rsidR="00C769AA" w:rsidRDefault="00C769AA" w:rsidP="00C769AA">
      <w:pPr>
        <w:jc w:val="both"/>
        <w:rPr>
          <w:noProof/>
          <w:lang w:val="en-US"/>
        </w:rPr>
      </w:pPr>
      <w:bookmarkStart w:id="3" w:name="_ENREF_3"/>
      <w:r>
        <w:rPr>
          <w:noProof/>
          <w:lang w:val="en-US"/>
        </w:rPr>
        <w:t>3.</w:t>
      </w:r>
      <w:r>
        <w:rPr>
          <w:noProof/>
          <w:lang w:val="en-US"/>
        </w:rPr>
        <w:tab/>
        <w:t>Nejedly K, Chladkova J, Kypr J. Photochemical probing of the B--a conformational transition in a linearized pUC19 DNA and its polylinker region. Biophys Chem. 2007;125(1):237-46.</w:t>
      </w:r>
      <w:bookmarkEnd w:id="3"/>
    </w:p>
    <w:p w:rsidR="00C769AA" w:rsidRDefault="00C769AA" w:rsidP="00C769AA">
      <w:pPr>
        <w:jc w:val="both"/>
        <w:rPr>
          <w:noProof/>
          <w:lang w:val="en-US"/>
        </w:rPr>
      </w:pPr>
      <w:bookmarkStart w:id="4" w:name="_ENREF_4"/>
      <w:r>
        <w:rPr>
          <w:noProof/>
          <w:lang w:val="en-US"/>
        </w:rPr>
        <w:t>4.</w:t>
      </w:r>
      <w:r>
        <w:rPr>
          <w:noProof/>
          <w:lang w:val="en-US"/>
        </w:rPr>
        <w:tab/>
        <w:t>Brazdova M, Palecek J, Cherny DI, Billova S, Fojta M, Pecinka P, et al. Role of tumor suppressor p53 domains in selective binding to supercoiled DNA. Nucleic Acids Res. 2002;30(22):4966-74.</w:t>
      </w:r>
      <w:bookmarkEnd w:id="4"/>
    </w:p>
    <w:p w:rsidR="00C769AA" w:rsidRDefault="00C769AA" w:rsidP="00C769AA">
      <w:pPr>
        <w:jc w:val="both"/>
        <w:rPr>
          <w:noProof/>
          <w:lang w:val="en-US"/>
        </w:rPr>
      </w:pPr>
      <w:bookmarkStart w:id="5" w:name="_ENREF_5"/>
      <w:r>
        <w:rPr>
          <w:noProof/>
          <w:lang w:val="en-US"/>
        </w:rPr>
        <w:t>5.</w:t>
      </w:r>
      <w:r>
        <w:rPr>
          <w:noProof/>
          <w:lang w:val="en-US"/>
        </w:rPr>
        <w:tab/>
        <w:t>Buzek J, Kuderova A, Pexa T, Stankova V, Lauerova L, Palecek E. Monoclonal antibody against DNA adducts with osmium structural probes. J Biomol Struct Dyn. 1999;17(1):41-50.</w:t>
      </w:r>
      <w:bookmarkEnd w:id="5"/>
    </w:p>
    <w:p w:rsidR="00C769AA" w:rsidRDefault="00C769AA" w:rsidP="00C769AA">
      <w:pPr>
        <w:jc w:val="both"/>
        <w:rPr>
          <w:noProof/>
          <w:lang w:val="en-US"/>
        </w:rPr>
      </w:pPr>
      <w:bookmarkStart w:id="6" w:name="_ENREF_6"/>
      <w:r>
        <w:rPr>
          <w:noProof/>
          <w:lang w:val="en-US"/>
        </w:rPr>
        <w:t>6.</w:t>
      </w:r>
      <w:r>
        <w:rPr>
          <w:noProof/>
          <w:lang w:val="en-US"/>
        </w:rPr>
        <w:tab/>
        <w:t>Sanchez Y, Segura V, Marin-Bejar O, Athie A, Marchese FP, Gonzalez J, et al. Genome-wide analysis of the human p53 transcriptional network unveils a lncRNA tumour suppressor signature. Nat Commun. 2014;5:5812.</w:t>
      </w:r>
      <w:bookmarkEnd w:id="6"/>
    </w:p>
    <w:p w:rsidR="00C769AA" w:rsidRDefault="00C769AA" w:rsidP="00C769AA">
      <w:pPr>
        <w:jc w:val="both"/>
        <w:rPr>
          <w:noProof/>
          <w:lang w:val="en-US"/>
        </w:rPr>
      </w:pPr>
      <w:bookmarkStart w:id="7" w:name="_ENREF_7"/>
      <w:r>
        <w:rPr>
          <w:noProof/>
          <w:lang w:val="en-US"/>
        </w:rPr>
        <w:t>7.</w:t>
      </w:r>
      <w:r>
        <w:rPr>
          <w:noProof/>
          <w:lang w:val="en-US"/>
        </w:rPr>
        <w:tab/>
        <w:t>Janky R, Verfaillie A, Imrichova H, Van de Sande B, Standaert L, Christiaens V, et al. iRegulon: from a gene list to a gene regulatory network using large motif and track collections. PLoS computational biology. 2014;10(7):e1003731.</w:t>
      </w:r>
      <w:bookmarkEnd w:id="7"/>
    </w:p>
    <w:p w:rsidR="00C769AA" w:rsidRDefault="00C769AA" w:rsidP="00C769AA">
      <w:pPr>
        <w:jc w:val="both"/>
        <w:rPr>
          <w:noProof/>
          <w:lang w:val="en-US"/>
        </w:rPr>
      </w:pPr>
      <w:bookmarkStart w:id="8" w:name="_ENREF_8"/>
      <w:r>
        <w:rPr>
          <w:noProof/>
          <w:lang w:val="en-US"/>
        </w:rPr>
        <w:t>8.</w:t>
      </w:r>
      <w:r>
        <w:rPr>
          <w:noProof/>
          <w:lang w:val="en-US"/>
        </w:rPr>
        <w:tab/>
        <w:t>Kracikova M, Akiri G, George A, Sachidanandam R, Aaronson SA. A threshold mechanism mediates p53 cell fate decision between growth arrest and apoptosis. Cell death and differentiation. 2013;20(4):576-88.</w:t>
      </w:r>
      <w:bookmarkEnd w:id="8"/>
    </w:p>
    <w:p w:rsidR="00C769AA" w:rsidRDefault="00C769AA" w:rsidP="00C769AA">
      <w:pPr>
        <w:jc w:val="both"/>
        <w:rPr>
          <w:noProof/>
          <w:lang w:val="en-US"/>
        </w:rPr>
      </w:pPr>
      <w:bookmarkStart w:id="9" w:name="_ENREF_9"/>
      <w:r>
        <w:rPr>
          <w:noProof/>
          <w:lang w:val="en-US"/>
        </w:rPr>
        <w:t>9.</w:t>
      </w:r>
      <w:r>
        <w:rPr>
          <w:noProof/>
          <w:lang w:val="en-US"/>
        </w:rPr>
        <w:tab/>
        <w:t>Bisio A, De Sanctis V, Del Vescovo V, Denti MA, Jegga AG, Inga A, et al. Identification of new p53 target microRNAs by bioinformatics and functional analysis. BMC Cancer. 2013;13:552.</w:t>
      </w:r>
      <w:bookmarkEnd w:id="9"/>
    </w:p>
    <w:p w:rsidR="00C769AA" w:rsidRDefault="00C769AA" w:rsidP="00C769AA">
      <w:pPr>
        <w:jc w:val="both"/>
        <w:rPr>
          <w:noProof/>
          <w:lang w:val="en-US"/>
        </w:rPr>
      </w:pPr>
      <w:bookmarkStart w:id="10" w:name="_ENREF_10"/>
      <w:r>
        <w:rPr>
          <w:noProof/>
          <w:lang w:val="en-US"/>
        </w:rPr>
        <w:t>10.</w:t>
      </w:r>
      <w:r>
        <w:rPr>
          <w:noProof/>
          <w:lang w:val="en-US"/>
        </w:rPr>
        <w:tab/>
        <w:t>Sauer M, Bretz AC, Beinoraviciute-Kellner R, Beitzinger M, Burek C, Rosenwald A, et al. C-terminal diversity within the p53 family accounts for differences in DNA binding and transcriptional activity. Nucleic acids research. 2008;36(6):1900-12.</w:t>
      </w:r>
      <w:bookmarkEnd w:id="10"/>
    </w:p>
    <w:p w:rsidR="00C769AA" w:rsidRDefault="00C769AA" w:rsidP="00C769AA">
      <w:pPr>
        <w:jc w:val="both"/>
        <w:rPr>
          <w:noProof/>
          <w:lang w:val="en-US"/>
        </w:rPr>
      </w:pPr>
      <w:bookmarkStart w:id="11" w:name="_ENREF_11"/>
      <w:r>
        <w:rPr>
          <w:noProof/>
          <w:lang w:val="en-US"/>
        </w:rPr>
        <w:t>11.</w:t>
      </w:r>
      <w:r>
        <w:rPr>
          <w:noProof/>
          <w:lang w:val="en-US"/>
        </w:rPr>
        <w:tab/>
        <w:t>Kudoh T, Kimura J, Lu ZG, Miki Y, Yoshida K. D4S234E, a novel p53-responsive gene, induces apoptosis in response to DNA damage. Exp Cell Res. 2010;316(17):2849-58.</w:t>
      </w:r>
      <w:bookmarkEnd w:id="11"/>
    </w:p>
    <w:p w:rsidR="00C769AA" w:rsidRDefault="00C769AA" w:rsidP="00C769AA">
      <w:pPr>
        <w:jc w:val="both"/>
        <w:rPr>
          <w:noProof/>
          <w:lang w:val="en-US"/>
        </w:rPr>
      </w:pPr>
      <w:bookmarkStart w:id="12" w:name="_ENREF_12"/>
      <w:r>
        <w:rPr>
          <w:noProof/>
          <w:lang w:val="en-US"/>
        </w:rPr>
        <w:t>12.</w:t>
      </w:r>
      <w:r>
        <w:rPr>
          <w:noProof/>
          <w:lang w:val="en-US"/>
        </w:rPr>
        <w:tab/>
        <w:t>Allen MA, Andrysik Z, Dengler VL, Mellert HS, Guarnieri A, Freeman JA, et al. Global analysis of p53-regulated transcription identifies its direct targets and unexpected regulatory mechanisms. Elife. 2014;3:e02200.</w:t>
      </w:r>
      <w:bookmarkEnd w:id="12"/>
    </w:p>
    <w:p w:rsidR="00C769AA" w:rsidRDefault="00C769AA" w:rsidP="00C769AA">
      <w:pPr>
        <w:jc w:val="both"/>
        <w:rPr>
          <w:noProof/>
          <w:lang w:val="en-US"/>
        </w:rPr>
      </w:pPr>
      <w:bookmarkStart w:id="13" w:name="_ENREF_13"/>
      <w:r>
        <w:rPr>
          <w:noProof/>
          <w:lang w:val="en-US"/>
        </w:rPr>
        <w:t>13.</w:t>
      </w:r>
      <w:r>
        <w:rPr>
          <w:noProof/>
          <w:lang w:val="en-US"/>
        </w:rPr>
        <w:tab/>
        <w:t>Fonseca NA, Marioni J, Brazma A. RNA-Seq gene profiling--a systematic empirical comparison. PLoS One. 2014;9(9):e107026.</w:t>
      </w:r>
      <w:bookmarkEnd w:id="13"/>
    </w:p>
    <w:p w:rsidR="00C769AA" w:rsidRDefault="00C769AA" w:rsidP="00C769AA">
      <w:pPr>
        <w:jc w:val="both"/>
        <w:rPr>
          <w:noProof/>
          <w:lang w:val="en-US"/>
        </w:rPr>
      </w:pPr>
      <w:bookmarkStart w:id="14" w:name="_ENREF_14"/>
      <w:r>
        <w:rPr>
          <w:noProof/>
          <w:lang w:val="en-US"/>
        </w:rPr>
        <w:t>14.</w:t>
      </w:r>
      <w:r>
        <w:rPr>
          <w:noProof/>
          <w:lang w:val="en-US"/>
        </w:rPr>
        <w:tab/>
        <w:t>Kolesnikov N, Hastings E, Keays M, Melnichuk O, Tang YA, Williams E, et al. ArrayExpress update--simplifying data submissions. Nucleic acids research. 2015;43(Database issue):D1113-6.</w:t>
      </w:r>
      <w:bookmarkEnd w:id="14"/>
    </w:p>
    <w:p w:rsidR="00C769AA" w:rsidRDefault="00C769AA" w:rsidP="00C769AA">
      <w:pPr>
        <w:jc w:val="both"/>
        <w:rPr>
          <w:noProof/>
          <w:lang w:val="en-US"/>
        </w:rPr>
      </w:pPr>
      <w:bookmarkStart w:id="15" w:name="_ENREF_15"/>
      <w:r>
        <w:rPr>
          <w:noProof/>
          <w:lang w:val="en-US"/>
        </w:rPr>
        <w:lastRenderedPageBreak/>
        <w:t>15.</w:t>
      </w:r>
      <w:r>
        <w:rPr>
          <w:noProof/>
          <w:lang w:val="en-US"/>
        </w:rPr>
        <w:tab/>
        <w:t>Kauffmann A, Rayner TF, Parkinson H, Kapushesky M, Lukk M, Brazma A, et al. Importing ArrayExpress datasets into R/Bioconductor. Bioinformatics (Oxford, England). 2009;25(16):2092-4.</w:t>
      </w:r>
      <w:bookmarkEnd w:id="15"/>
    </w:p>
    <w:p w:rsidR="00C769AA" w:rsidRDefault="00C769AA" w:rsidP="00C769AA">
      <w:pPr>
        <w:jc w:val="both"/>
        <w:rPr>
          <w:noProof/>
          <w:lang w:val="en-US"/>
        </w:rPr>
      </w:pPr>
    </w:p>
    <w:p w:rsidR="00F369A5" w:rsidRPr="00B3066F" w:rsidRDefault="008C2D26" w:rsidP="0021463A">
      <w:pPr>
        <w:spacing w:line="360" w:lineRule="auto"/>
        <w:jc w:val="both"/>
        <w:rPr>
          <w:lang w:val="en-US"/>
        </w:rPr>
      </w:pPr>
      <w:r w:rsidRPr="00B3066F">
        <w:rPr>
          <w:lang w:val="en-US"/>
        </w:rPr>
        <w:fldChar w:fldCharType="end"/>
      </w:r>
    </w:p>
    <w:sectPr w:rsidR="00F369A5" w:rsidRPr="00B3066F" w:rsidSect="00DE09CA">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73AAF"/>
    <w:rsid w:val="00003DA0"/>
    <w:rsid w:val="00004DF8"/>
    <w:rsid w:val="00004E4D"/>
    <w:rsid w:val="00005B32"/>
    <w:rsid w:val="000075FC"/>
    <w:rsid w:val="0001067F"/>
    <w:rsid w:val="000115E9"/>
    <w:rsid w:val="000120D9"/>
    <w:rsid w:val="00012278"/>
    <w:rsid w:val="00012629"/>
    <w:rsid w:val="00014D98"/>
    <w:rsid w:val="0001530C"/>
    <w:rsid w:val="0001723B"/>
    <w:rsid w:val="00017DBB"/>
    <w:rsid w:val="00020C01"/>
    <w:rsid w:val="00021070"/>
    <w:rsid w:val="00021126"/>
    <w:rsid w:val="0002182F"/>
    <w:rsid w:val="00022461"/>
    <w:rsid w:val="00023C64"/>
    <w:rsid w:val="00023E25"/>
    <w:rsid w:val="00024125"/>
    <w:rsid w:val="000263FC"/>
    <w:rsid w:val="00026C10"/>
    <w:rsid w:val="00030571"/>
    <w:rsid w:val="00030D29"/>
    <w:rsid w:val="0003190A"/>
    <w:rsid w:val="00031BF1"/>
    <w:rsid w:val="000327CD"/>
    <w:rsid w:val="000336A9"/>
    <w:rsid w:val="00033C9C"/>
    <w:rsid w:val="00033D21"/>
    <w:rsid w:val="00034AE6"/>
    <w:rsid w:val="00034C5C"/>
    <w:rsid w:val="0003650B"/>
    <w:rsid w:val="00036718"/>
    <w:rsid w:val="00040C78"/>
    <w:rsid w:val="00041042"/>
    <w:rsid w:val="0004187C"/>
    <w:rsid w:val="0004188A"/>
    <w:rsid w:val="00042F59"/>
    <w:rsid w:val="00044D58"/>
    <w:rsid w:val="00046400"/>
    <w:rsid w:val="0004678E"/>
    <w:rsid w:val="00047C28"/>
    <w:rsid w:val="00047D86"/>
    <w:rsid w:val="00051076"/>
    <w:rsid w:val="000519F9"/>
    <w:rsid w:val="0005394B"/>
    <w:rsid w:val="000544B0"/>
    <w:rsid w:val="000548AD"/>
    <w:rsid w:val="000559E5"/>
    <w:rsid w:val="00056949"/>
    <w:rsid w:val="000573F8"/>
    <w:rsid w:val="000576FA"/>
    <w:rsid w:val="00057F86"/>
    <w:rsid w:val="00061630"/>
    <w:rsid w:val="0006234F"/>
    <w:rsid w:val="000625B4"/>
    <w:rsid w:val="000630BB"/>
    <w:rsid w:val="000631F3"/>
    <w:rsid w:val="00063512"/>
    <w:rsid w:val="00063925"/>
    <w:rsid w:val="00063C5E"/>
    <w:rsid w:val="00063FAD"/>
    <w:rsid w:val="000641EC"/>
    <w:rsid w:val="00064F0A"/>
    <w:rsid w:val="00065275"/>
    <w:rsid w:val="00065D20"/>
    <w:rsid w:val="00066DA5"/>
    <w:rsid w:val="000705D4"/>
    <w:rsid w:val="00071151"/>
    <w:rsid w:val="000717E6"/>
    <w:rsid w:val="00072AB0"/>
    <w:rsid w:val="00073A1B"/>
    <w:rsid w:val="00073F43"/>
    <w:rsid w:val="00074F4B"/>
    <w:rsid w:val="0007798E"/>
    <w:rsid w:val="00077A05"/>
    <w:rsid w:val="00077B16"/>
    <w:rsid w:val="00077C11"/>
    <w:rsid w:val="00080601"/>
    <w:rsid w:val="0008261E"/>
    <w:rsid w:val="00083D82"/>
    <w:rsid w:val="00084F8F"/>
    <w:rsid w:val="00085427"/>
    <w:rsid w:val="000855EA"/>
    <w:rsid w:val="000858B9"/>
    <w:rsid w:val="000877CF"/>
    <w:rsid w:val="00087D3D"/>
    <w:rsid w:val="000902E8"/>
    <w:rsid w:val="00090D0F"/>
    <w:rsid w:val="000910BA"/>
    <w:rsid w:val="000910F1"/>
    <w:rsid w:val="00093560"/>
    <w:rsid w:val="000938B3"/>
    <w:rsid w:val="00093E81"/>
    <w:rsid w:val="00093EBE"/>
    <w:rsid w:val="00094AD2"/>
    <w:rsid w:val="00095D83"/>
    <w:rsid w:val="00096961"/>
    <w:rsid w:val="00097051"/>
    <w:rsid w:val="000A0065"/>
    <w:rsid w:val="000A025D"/>
    <w:rsid w:val="000A20BA"/>
    <w:rsid w:val="000A3341"/>
    <w:rsid w:val="000A4026"/>
    <w:rsid w:val="000A44A8"/>
    <w:rsid w:val="000A4EDD"/>
    <w:rsid w:val="000A5824"/>
    <w:rsid w:val="000A58CB"/>
    <w:rsid w:val="000B2CA5"/>
    <w:rsid w:val="000B34A2"/>
    <w:rsid w:val="000B3754"/>
    <w:rsid w:val="000B383A"/>
    <w:rsid w:val="000B5A1D"/>
    <w:rsid w:val="000B5A61"/>
    <w:rsid w:val="000B670C"/>
    <w:rsid w:val="000B782E"/>
    <w:rsid w:val="000C0229"/>
    <w:rsid w:val="000C022A"/>
    <w:rsid w:val="000C055D"/>
    <w:rsid w:val="000C3342"/>
    <w:rsid w:val="000C37E1"/>
    <w:rsid w:val="000C38B3"/>
    <w:rsid w:val="000C3D15"/>
    <w:rsid w:val="000C74B2"/>
    <w:rsid w:val="000C7742"/>
    <w:rsid w:val="000D106D"/>
    <w:rsid w:val="000D116F"/>
    <w:rsid w:val="000D15F3"/>
    <w:rsid w:val="000D1724"/>
    <w:rsid w:val="000D1A29"/>
    <w:rsid w:val="000D1CEB"/>
    <w:rsid w:val="000D2122"/>
    <w:rsid w:val="000D238C"/>
    <w:rsid w:val="000D2A80"/>
    <w:rsid w:val="000D3945"/>
    <w:rsid w:val="000D5242"/>
    <w:rsid w:val="000D669D"/>
    <w:rsid w:val="000D6C62"/>
    <w:rsid w:val="000D7363"/>
    <w:rsid w:val="000E12EC"/>
    <w:rsid w:val="000E2578"/>
    <w:rsid w:val="000E2DE7"/>
    <w:rsid w:val="000E3B4A"/>
    <w:rsid w:val="000E45F1"/>
    <w:rsid w:val="000E4C94"/>
    <w:rsid w:val="000E4D16"/>
    <w:rsid w:val="000E515E"/>
    <w:rsid w:val="000E65EE"/>
    <w:rsid w:val="000E6A2F"/>
    <w:rsid w:val="000E70EE"/>
    <w:rsid w:val="000F0646"/>
    <w:rsid w:val="000F0867"/>
    <w:rsid w:val="000F2787"/>
    <w:rsid w:val="000F27CC"/>
    <w:rsid w:val="000F31E6"/>
    <w:rsid w:val="000F3228"/>
    <w:rsid w:val="000F370A"/>
    <w:rsid w:val="000F3A5E"/>
    <w:rsid w:val="000F52E5"/>
    <w:rsid w:val="000F5EF9"/>
    <w:rsid w:val="0010002E"/>
    <w:rsid w:val="00100245"/>
    <w:rsid w:val="0010036E"/>
    <w:rsid w:val="00100462"/>
    <w:rsid w:val="00101428"/>
    <w:rsid w:val="001017C8"/>
    <w:rsid w:val="00101EE4"/>
    <w:rsid w:val="0010256C"/>
    <w:rsid w:val="0010307A"/>
    <w:rsid w:val="001038B2"/>
    <w:rsid w:val="00103ED4"/>
    <w:rsid w:val="00105D40"/>
    <w:rsid w:val="00112159"/>
    <w:rsid w:val="00112F56"/>
    <w:rsid w:val="00113CC8"/>
    <w:rsid w:val="00114D02"/>
    <w:rsid w:val="00114E95"/>
    <w:rsid w:val="0011775C"/>
    <w:rsid w:val="0011782C"/>
    <w:rsid w:val="00120C4C"/>
    <w:rsid w:val="00121A32"/>
    <w:rsid w:val="00122246"/>
    <w:rsid w:val="00122A76"/>
    <w:rsid w:val="00123170"/>
    <w:rsid w:val="001240C2"/>
    <w:rsid w:val="0012422C"/>
    <w:rsid w:val="0012478E"/>
    <w:rsid w:val="00124896"/>
    <w:rsid w:val="00124CEF"/>
    <w:rsid w:val="00124D60"/>
    <w:rsid w:val="00125257"/>
    <w:rsid w:val="00125DD7"/>
    <w:rsid w:val="00126431"/>
    <w:rsid w:val="00126BC8"/>
    <w:rsid w:val="001271D5"/>
    <w:rsid w:val="0013042F"/>
    <w:rsid w:val="00130436"/>
    <w:rsid w:val="00130AD5"/>
    <w:rsid w:val="00131261"/>
    <w:rsid w:val="00132DE6"/>
    <w:rsid w:val="00133F59"/>
    <w:rsid w:val="00134281"/>
    <w:rsid w:val="00135DF5"/>
    <w:rsid w:val="00137378"/>
    <w:rsid w:val="00137AC5"/>
    <w:rsid w:val="00141001"/>
    <w:rsid w:val="00141CFE"/>
    <w:rsid w:val="001432AD"/>
    <w:rsid w:val="001433A1"/>
    <w:rsid w:val="00143F5C"/>
    <w:rsid w:val="0014435C"/>
    <w:rsid w:val="00144962"/>
    <w:rsid w:val="00145AA6"/>
    <w:rsid w:val="001474A6"/>
    <w:rsid w:val="00147975"/>
    <w:rsid w:val="00147A72"/>
    <w:rsid w:val="00147B14"/>
    <w:rsid w:val="001517EC"/>
    <w:rsid w:val="0015274C"/>
    <w:rsid w:val="001529B9"/>
    <w:rsid w:val="00152DD8"/>
    <w:rsid w:val="00152E07"/>
    <w:rsid w:val="0015419B"/>
    <w:rsid w:val="00154F2C"/>
    <w:rsid w:val="0015577D"/>
    <w:rsid w:val="00155878"/>
    <w:rsid w:val="00155974"/>
    <w:rsid w:val="001563DC"/>
    <w:rsid w:val="00156E6B"/>
    <w:rsid w:val="00157B58"/>
    <w:rsid w:val="0016005C"/>
    <w:rsid w:val="0016029E"/>
    <w:rsid w:val="00160F12"/>
    <w:rsid w:val="001613AA"/>
    <w:rsid w:val="001627A2"/>
    <w:rsid w:val="00164B7C"/>
    <w:rsid w:val="00164CDA"/>
    <w:rsid w:val="00165495"/>
    <w:rsid w:val="00167042"/>
    <w:rsid w:val="001676BC"/>
    <w:rsid w:val="00171CAF"/>
    <w:rsid w:val="00173198"/>
    <w:rsid w:val="001736D5"/>
    <w:rsid w:val="001739F9"/>
    <w:rsid w:val="00174B09"/>
    <w:rsid w:val="00174CC4"/>
    <w:rsid w:val="00175171"/>
    <w:rsid w:val="0017671D"/>
    <w:rsid w:val="00176FFD"/>
    <w:rsid w:val="00180065"/>
    <w:rsid w:val="0018015D"/>
    <w:rsid w:val="001802D8"/>
    <w:rsid w:val="0018279C"/>
    <w:rsid w:val="00182CA9"/>
    <w:rsid w:val="00182F9C"/>
    <w:rsid w:val="00184BC4"/>
    <w:rsid w:val="00185882"/>
    <w:rsid w:val="00186791"/>
    <w:rsid w:val="00186AE9"/>
    <w:rsid w:val="00187038"/>
    <w:rsid w:val="00187525"/>
    <w:rsid w:val="00187BBB"/>
    <w:rsid w:val="00187CE8"/>
    <w:rsid w:val="00190120"/>
    <w:rsid w:val="001906B4"/>
    <w:rsid w:val="001909DA"/>
    <w:rsid w:val="00190C07"/>
    <w:rsid w:val="00190D41"/>
    <w:rsid w:val="00191827"/>
    <w:rsid w:val="001926FB"/>
    <w:rsid w:val="00192BAE"/>
    <w:rsid w:val="001936D2"/>
    <w:rsid w:val="00194234"/>
    <w:rsid w:val="0019464F"/>
    <w:rsid w:val="001950F8"/>
    <w:rsid w:val="0019561A"/>
    <w:rsid w:val="001973B0"/>
    <w:rsid w:val="00197976"/>
    <w:rsid w:val="00197B2A"/>
    <w:rsid w:val="001A054E"/>
    <w:rsid w:val="001A13D7"/>
    <w:rsid w:val="001A1A07"/>
    <w:rsid w:val="001A3CEE"/>
    <w:rsid w:val="001A3DA7"/>
    <w:rsid w:val="001A3DB2"/>
    <w:rsid w:val="001A55A7"/>
    <w:rsid w:val="001A58BF"/>
    <w:rsid w:val="001A5D40"/>
    <w:rsid w:val="001A71A1"/>
    <w:rsid w:val="001A7252"/>
    <w:rsid w:val="001A7D18"/>
    <w:rsid w:val="001B0F32"/>
    <w:rsid w:val="001B1510"/>
    <w:rsid w:val="001B1CBC"/>
    <w:rsid w:val="001B2A1B"/>
    <w:rsid w:val="001B3285"/>
    <w:rsid w:val="001B3B4B"/>
    <w:rsid w:val="001B4475"/>
    <w:rsid w:val="001B583D"/>
    <w:rsid w:val="001B58C8"/>
    <w:rsid w:val="001B5B69"/>
    <w:rsid w:val="001B66FD"/>
    <w:rsid w:val="001B67CC"/>
    <w:rsid w:val="001B6827"/>
    <w:rsid w:val="001B6C4F"/>
    <w:rsid w:val="001B7CD3"/>
    <w:rsid w:val="001B7E28"/>
    <w:rsid w:val="001C05EC"/>
    <w:rsid w:val="001C096A"/>
    <w:rsid w:val="001C1868"/>
    <w:rsid w:val="001C2009"/>
    <w:rsid w:val="001C2EED"/>
    <w:rsid w:val="001C312E"/>
    <w:rsid w:val="001C77A6"/>
    <w:rsid w:val="001C7BAD"/>
    <w:rsid w:val="001D02F6"/>
    <w:rsid w:val="001D0345"/>
    <w:rsid w:val="001D0505"/>
    <w:rsid w:val="001D0663"/>
    <w:rsid w:val="001D068B"/>
    <w:rsid w:val="001D2860"/>
    <w:rsid w:val="001D2E45"/>
    <w:rsid w:val="001D44CE"/>
    <w:rsid w:val="001D4D5D"/>
    <w:rsid w:val="001D4F26"/>
    <w:rsid w:val="001E3195"/>
    <w:rsid w:val="001E348C"/>
    <w:rsid w:val="001E3F2C"/>
    <w:rsid w:val="001E3F6B"/>
    <w:rsid w:val="001E49A0"/>
    <w:rsid w:val="001E4E07"/>
    <w:rsid w:val="001E52D9"/>
    <w:rsid w:val="001E592B"/>
    <w:rsid w:val="001E5B59"/>
    <w:rsid w:val="001E69BD"/>
    <w:rsid w:val="001F0E4F"/>
    <w:rsid w:val="001F11DB"/>
    <w:rsid w:val="001F1220"/>
    <w:rsid w:val="001F2230"/>
    <w:rsid w:val="001F35EB"/>
    <w:rsid w:val="001F3941"/>
    <w:rsid w:val="001F4531"/>
    <w:rsid w:val="001F496B"/>
    <w:rsid w:val="001F5C27"/>
    <w:rsid w:val="001F699F"/>
    <w:rsid w:val="001F7378"/>
    <w:rsid w:val="001F7E73"/>
    <w:rsid w:val="002008E6"/>
    <w:rsid w:val="00201594"/>
    <w:rsid w:val="00201CA2"/>
    <w:rsid w:val="002033B4"/>
    <w:rsid w:val="002033BC"/>
    <w:rsid w:val="00204841"/>
    <w:rsid w:val="002053FB"/>
    <w:rsid w:val="0020540B"/>
    <w:rsid w:val="00205D40"/>
    <w:rsid w:val="00205DE2"/>
    <w:rsid w:val="00205E9C"/>
    <w:rsid w:val="00207232"/>
    <w:rsid w:val="0021029F"/>
    <w:rsid w:val="00212310"/>
    <w:rsid w:val="00212E88"/>
    <w:rsid w:val="00212FD8"/>
    <w:rsid w:val="00213C7D"/>
    <w:rsid w:val="00213DCD"/>
    <w:rsid w:val="00214627"/>
    <w:rsid w:val="0021463A"/>
    <w:rsid w:val="00214C79"/>
    <w:rsid w:val="00214EFB"/>
    <w:rsid w:val="00215AA2"/>
    <w:rsid w:val="0021669B"/>
    <w:rsid w:val="0022039C"/>
    <w:rsid w:val="00220525"/>
    <w:rsid w:val="00220C11"/>
    <w:rsid w:val="00221525"/>
    <w:rsid w:val="002217C3"/>
    <w:rsid w:val="00221D27"/>
    <w:rsid w:val="00221DC7"/>
    <w:rsid w:val="002220A6"/>
    <w:rsid w:val="00222366"/>
    <w:rsid w:val="002228DE"/>
    <w:rsid w:val="00222AE5"/>
    <w:rsid w:val="00222C50"/>
    <w:rsid w:val="002232EB"/>
    <w:rsid w:val="00223E68"/>
    <w:rsid w:val="002247EF"/>
    <w:rsid w:val="00225D7E"/>
    <w:rsid w:val="00226DA0"/>
    <w:rsid w:val="00227871"/>
    <w:rsid w:val="00230DE2"/>
    <w:rsid w:val="00231A2A"/>
    <w:rsid w:val="00234BE4"/>
    <w:rsid w:val="002356BB"/>
    <w:rsid w:val="00237293"/>
    <w:rsid w:val="0023797C"/>
    <w:rsid w:val="00240159"/>
    <w:rsid w:val="00240CCE"/>
    <w:rsid w:val="0024140D"/>
    <w:rsid w:val="0024224C"/>
    <w:rsid w:val="00242CF7"/>
    <w:rsid w:val="002461B0"/>
    <w:rsid w:val="002500DC"/>
    <w:rsid w:val="0025136A"/>
    <w:rsid w:val="0025240F"/>
    <w:rsid w:val="00252DB5"/>
    <w:rsid w:val="0025374C"/>
    <w:rsid w:val="00254137"/>
    <w:rsid w:val="00260FAB"/>
    <w:rsid w:val="00264347"/>
    <w:rsid w:val="002648C6"/>
    <w:rsid w:val="00265270"/>
    <w:rsid w:val="00265FE3"/>
    <w:rsid w:val="00267838"/>
    <w:rsid w:val="00267F09"/>
    <w:rsid w:val="00270D0E"/>
    <w:rsid w:val="00271A25"/>
    <w:rsid w:val="00271BCA"/>
    <w:rsid w:val="00272152"/>
    <w:rsid w:val="002723F8"/>
    <w:rsid w:val="00272E7A"/>
    <w:rsid w:val="00272EB2"/>
    <w:rsid w:val="002737B1"/>
    <w:rsid w:val="00274B24"/>
    <w:rsid w:val="0027613F"/>
    <w:rsid w:val="00277614"/>
    <w:rsid w:val="00277959"/>
    <w:rsid w:val="00280892"/>
    <w:rsid w:val="002809A5"/>
    <w:rsid w:val="00281026"/>
    <w:rsid w:val="00281090"/>
    <w:rsid w:val="00281E2D"/>
    <w:rsid w:val="0028278C"/>
    <w:rsid w:val="00282D91"/>
    <w:rsid w:val="00283346"/>
    <w:rsid w:val="00284E51"/>
    <w:rsid w:val="0028687D"/>
    <w:rsid w:val="00286ED8"/>
    <w:rsid w:val="00287777"/>
    <w:rsid w:val="00287798"/>
    <w:rsid w:val="00287F99"/>
    <w:rsid w:val="002911F8"/>
    <w:rsid w:val="00291400"/>
    <w:rsid w:val="002914EB"/>
    <w:rsid w:val="00292A8E"/>
    <w:rsid w:val="00292F13"/>
    <w:rsid w:val="00293FD5"/>
    <w:rsid w:val="0029461B"/>
    <w:rsid w:val="00294C46"/>
    <w:rsid w:val="0029516B"/>
    <w:rsid w:val="00295A2B"/>
    <w:rsid w:val="0029644E"/>
    <w:rsid w:val="002976D2"/>
    <w:rsid w:val="00297A5A"/>
    <w:rsid w:val="002A00CE"/>
    <w:rsid w:val="002A0652"/>
    <w:rsid w:val="002A0ADE"/>
    <w:rsid w:val="002A0DAA"/>
    <w:rsid w:val="002A1C2E"/>
    <w:rsid w:val="002A1DB6"/>
    <w:rsid w:val="002A33E1"/>
    <w:rsid w:val="002A34D4"/>
    <w:rsid w:val="002A36C8"/>
    <w:rsid w:val="002A3975"/>
    <w:rsid w:val="002A44EA"/>
    <w:rsid w:val="002A5D04"/>
    <w:rsid w:val="002A5F7D"/>
    <w:rsid w:val="002A6E2F"/>
    <w:rsid w:val="002B0964"/>
    <w:rsid w:val="002B0ACF"/>
    <w:rsid w:val="002B18D7"/>
    <w:rsid w:val="002B34D1"/>
    <w:rsid w:val="002B3E9A"/>
    <w:rsid w:val="002B40ED"/>
    <w:rsid w:val="002B5D67"/>
    <w:rsid w:val="002B5EAC"/>
    <w:rsid w:val="002B6531"/>
    <w:rsid w:val="002B65CA"/>
    <w:rsid w:val="002B6CE9"/>
    <w:rsid w:val="002B7055"/>
    <w:rsid w:val="002B7570"/>
    <w:rsid w:val="002B7CDF"/>
    <w:rsid w:val="002B7DAD"/>
    <w:rsid w:val="002C10B6"/>
    <w:rsid w:val="002C1B8D"/>
    <w:rsid w:val="002C1F8E"/>
    <w:rsid w:val="002C3502"/>
    <w:rsid w:val="002C43CF"/>
    <w:rsid w:val="002C77AD"/>
    <w:rsid w:val="002D0A99"/>
    <w:rsid w:val="002D0FC1"/>
    <w:rsid w:val="002D1B72"/>
    <w:rsid w:val="002D1D8E"/>
    <w:rsid w:val="002D224C"/>
    <w:rsid w:val="002D2746"/>
    <w:rsid w:val="002D2F8C"/>
    <w:rsid w:val="002D33DD"/>
    <w:rsid w:val="002D42E3"/>
    <w:rsid w:val="002D4C43"/>
    <w:rsid w:val="002D58F2"/>
    <w:rsid w:val="002D619C"/>
    <w:rsid w:val="002D623D"/>
    <w:rsid w:val="002D6B7A"/>
    <w:rsid w:val="002D77AF"/>
    <w:rsid w:val="002E130B"/>
    <w:rsid w:val="002E2113"/>
    <w:rsid w:val="002E2B82"/>
    <w:rsid w:val="002E3C41"/>
    <w:rsid w:val="002E3EA0"/>
    <w:rsid w:val="002E40DC"/>
    <w:rsid w:val="002E5A89"/>
    <w:rsid w:val="002E6D04"/>
    <w:rsid w:val="002E75E3"/>
    <w:rsid w:val="002E774E"/>
    <w:rsid w:val="002E7BC1"/>
    <w:rsid w:val="002F160F"/>
    <w:rsid w:val="002F1F3D"/>
    <w:rsid w:val="002F31B1"/>
    <w:rsid w:val="002F42E0"/>
    <w:rsid w:val="002F44C8"/>
    <w:rsid w:val="002F4CF4"/>
    <w:rsid w:val="00301F11"/>
    <w:rsid w:val="003022F0"/>
    <w:rsid w:val="00302D36"/>
    <w:rsid w:val="00302D63"/>
    <w:rsid w:val="00303578"/>
    <w:rsid w:val="00304808"/>
    <w:rsid w:val="00305C41"/>
    <w:rsid w:val="00305F2C"/>
    <w:rsid w:val="0030688B"/>
    <w:rsid w:val="00310A5A"/>
    <w:rsid w:val="0031196A"/>
    <w:rsid w:val="00311EED"/>
    <w:rsid w:val="00311F7F"/>
    <w:rsid w:val="003122E4"/>
    <w:rsid w:val="00312C41"/>
    <w:rsid w:val="0031352D"/>
    <w:rsid w:val="00314B7C"/>
    <w:rsid w:val="00315039"/>
    <w:rsid w:val="00315CE8"/>
    <w:rsid w:val="00315E45"/>
    <w:rsid w:val="0032082D"/>
    <w:rsid w:val="00320858"/>
    <w:rsid w:val="00321857"/>
    <w:rsid w:val="00321CE8"/>
    <w:rsid w:val="00322049"/>
    <w:rsid w:val="00322DB5"/>
    <w:rsid w:val="003244D3"/>
    <w:rsid w:val="00325039"/>
    <w:rsid w:val="00325323"/>
    <w:rsid w:val="00325AF4"/>
    <w:rsid w:val="00326A69"/>
    <w:rsid w:val="003274B1"/>
    <w:rsid w:val="003278AD"/>
    <w:rsid w:val="00327E85"/>
    <w:rsid w:val="003306FF"/>
    <w:rsid w:val="00331E47"/>
    <w:rsid w:val="0033209E"/>
    <w:rsid w:val="00332E8F"/>
    <w:rsid w:val="00333281"/>
    <w:rsid w:val="00334374"/>
    <w:rsid w:val="00335E85"/>
    <w:rsid w:val="003368BE"/>
    <w:rsid w:val="00336903"/>
    <w:rsid w:val="003379F3"/>
    <w:rsid w:val="00337FD6"/>
    <w:rsid w:val="0034228F"/>
    <w:rsid w:val="003429A0"/>
    <w:rsid w:val="00345C92"/>
    <w:rsid w:val="00345E16"/>
    <w:rsid w:val="00347853"/>
    <w:rsid w:val="00347B61"/>
    <w:rsid w:val="00350D35"/>
    <w:rsid w:val="003536ED"/>
    <w:rsid w:val="00353AD3"/>
    <w:rsid w:val="003542D3"/>
    <w:rsid w:val="00355EAC"/>
    <w:rsid w:val="0035694B"/>
    <w:rsid w:val="00361364"/>
    <w:rsid w:val="00361584"/>
    <w:rsid w:val="00361A5F"/>
    <w:rsid w:val="00362534"/>
    <w:rsid w:val="00362D4A"/>
    <w:rsid w:val="003636F0"/>
    <w:rsid w:val="00364456"/>
    <w:rsid w:val="00364735"/>
    <w:rsid w:val="003654C6"/>
    <w:rsid w:val="00365739"/>
    <w:rsid w:val="00365B02"/>
    <w:rsid w:val="003665B3"/>
    <w:rsid w:val="00367306"/>
    <w:rsid w:val="00370E44"/>
    <w:rsid w:val="00371673"/>
    <w:rsid w:val="00371A3E"/>
    <w:rsid w:val="0037288C"/>
    <w:rsid w:val="003729A6"/>
    <w:rsid w:val="00375231"/>
    <w:rsid w:val="0037555B"/>
    <w:rsid w:val="00375A73"/>
    <w:rsid w:val="00376D62"/>
    <w:rsid w:val="00377A92"/>
    <w:rsid w:val="003800D7"/>
    <w:rsid w:val="00380135"/>
    <w:rsid w:val="00381044"/>
    <w:rsid w:val="00381A8E"/>
    <w:rsid w:val="00381BFB"/>
    <w:rsid w:val="00382A61"/>
    <w:rsid w:val="00382D94"/>
    <w:rsid w:val="00382E45"/>
    <w:rsid w:val="00382EFC"/>
    <w:rsid w:val="0038372D"/>
    <w:rsid w:val="00383C1C"/>
    <w:rsid w:val="00384734"/>
    <w:rsid w:val="00384E1A"/>
    <w:rsid w:val="003858D7"/>
    <w:rsid w:val="003873D8"/>
    <w:rsid w:val="00387CAA"/>
    <w:rsid w:val="00387CCD"/>
    <w:rsid w:val="0039232B"/>
    <w:rsid w:val="00392508"/>
    <w:rsid w:val="00392774"/>
    <w:rsid w:val="003927E4"/>
    <w:rsid w:val="0039298D"/>
    <w:rsid w:val="003936B8"/>
    <w:rsid w:val="00393956"/>
    <w:rsid w:val="003950F9"/>
    <w:rsid w:val="0039534A"/>
    <w:rsid w:val="00395D54"/>
    <w:rsid w:val="00396A2B"/>
    <w:rsid w:val="00396B47"/>
    <w:rsid w:val="00396FAB"/>
    <w:rsid w:val="003A03C5"/>
    <w:rsid w:val="003A1AC8"/>
    <w:rsid w:val="003A3586"/>
    <w:rsid w:val="003A3A82"/>
    <w:rsid w:val="003A3C08"/>
    <w:rsid w:val="003A4048"/>
    <w:rsid w:val="003A5AA0"/>
    <w:rsid w:val="003A7A20"/>
    <w:rsid w:val="003B011C"/>
    <w:rsid w:val="003B01CC"/>
    <w:rsid w:val="003B0395"/>
    <w:rsid w:val="003B0B98"/>
    <w:rsid w:val="003B214F"/>
    <w:rsid w:val="003B350C"/>
    <w:rsid w:val="003B39E8"/>
    <w:rsid w:val="003B4254"/>
    <w:rsid w:val="003B4322"/>
    <w:rsid w:val="003B4F4E"/>
    <w:rsid w:val="003B5764"/>
    <w:rsid w:val="003B5B05"/>
    <w:rsid w:val="003B5E0E"/>
    <w:rsid w:val="003B623A"/>
    <w:rsid w:val="003B68E6"/>
    <w:rsid w:val="003B79DB"/>
    <w:rsid w:val="003B7A07"/>
    <w:rsid w:val="003B7AE4"/>
    <w:rsid w:val="003C0F53"/>
    <w:rsid w:val="003C1161"/>
    <w:rsid w:val="003C137D"/>
    <w:rsid w:val="003C23AD"/>
    <w:rsid w:val="003C28E9"/>
    <w:rsid w:val="003C2B80"/>
    <w:rsid w:val="003C35DD"/>
    <w:rsid w:val="003C418C"/>
    <w:rsid w:val="003C5E1E"/>
    <w:rsid w:val="003C66D7"/>
    <w:rsid w:val="003D04BC"/>
    <w:rsid w:val="003D0BC7"/>
    <w:rsid w:val="003D30C4"/>
    <w:rsid w:val="003D30E8"/>
    <w:rsid w:val="003D37C2"/>
    <w:rsid w:val="003D6C44"/>
    <w:rsid w:val="003D6E5E"/>
    <w:rsid w:val="003D701E"/>
    <w:rsid w:val="003D718B"/>
    <w:rsid w:val="003E129D"/>
    <w:rsid w:val="003E182D"/>
    <w:rsid w:val="003E1A9C"/>
    <w:rsid w:val="003E1D48"/>
    <w:rsid w:val="003E2AA8"/>
    <w:rsid w:val="003E56C7"/>
    <w:rsid w:val="003E64FE"/>
    <w:rsid w:val="003E6D49"/>
    <w:rsid w:val="003E74AB"/>
    <w:rsid w:val="003E7A0D"/>
    <w:rsid w:val="003F02B3"/>
    <w:rsid w:val="003F05D6"/>
    <w:rsid w:val="003F1D4B"/>
    <w:rsid w:val="003F298A"/>
    <w:rsid w:val="003F374B"/>
    <w:rsid w:val="003F3A3C"/>
    <w:rsid w:val="003F432F"/>
    <w:rsid w:val="003F530C"/>
    <w:rsid w:val="003F59B4"/>
    <w:rsid w:val="003F68E6"/>
    <w:rsid w:val="00400356"/>
    <w:rsid w:val="00400D63"/>
    <w:rsid w:val="00403559"/>
    <w:rsid w:val="004035A2"/>
    <w:rsid w:val="00404503"/>
    <w:rsid w:val="00406A8D"/>
    <w:rsid w:val="00410360"/>
    <w:rsid w:val="00415BB9"/>
    <w:rsid w:val="00415DB7"/>
    <w:rsid w:val="00417CA8"/>
    <w:rsid w:val="00420675"/>
    <w:rsid w:val="00420914"/>
    <w:rsid w:val="00420AF1"/>
    <w:rsid w:val="00420C8C"/>
    <w:rsid w:val="00422E7B"/>
    <w:rsid w:val="00423C44"/>
    <w:rsid w:val="00424679"/>
    <w:rsid w:val="004246EB"/>
    <w:rsid w:val="0042515E"/>
    <w:rsid w:val="00426002"/>
    <w:rsid w:val="0042609F"/>
    <w:rsid w:val="00426417"/>
    <w:rsid w:val="004275BE"/>
    <w:rsid w:val="00427908"/>
    <w:rsid w:val="00430900"/>
    <w:rsid w:val="004319F6"/>
    <w:rsid w:val="00433847"/>
    <w:rsid w:val="00433FD3"/>
    <w:rsid w:val="00434E96"/>
    <w:rsid w:val="00435374"/>
    <w:rsid w:val="0043669F"/>
    <w:rsid w:val="004406F2"/>
    <w:rsid w:val="00440B9E"/>
    <w:rsid w:val="004413BB"/>
    <w:rsid w:val="00441DFF"/>
    <w:rsid w:val="00441F07"/>
    <w:rsid w:val="004423BE"/>
    <w:rsid w:val="0044569A"/>
    <w:rsid w:val="00446C80"/>
    <w:rsid w:val="00447141"/>
    <w:rsid w:val="004471C9"/>
    <w:rsid w:val="00447551"/>
    <w:rsid w:val="004479E6"/>
    <w:rsid w:val="00447FF6"/>
    <w:rsid w:val="0045116C"/>
    <w:rsid w:val="0045243A"/>
    <w:rsid w:val="00453274"/>
    <w:rsid w:val="00454AD0"/>
    <w:rsid w:val="004550C2"/>
    <w:rsid w:val="00455BF3"/>
    <w:rsid w:val="004568BB"/>
    <w:rsid w:val="00457CAE"/>
    <w:rsid w:val="004604B0"/>
    <w:rsid w:val="00461B0F"/>
    <w:rsid w:val="00461FA9"/>
    <w:rsid w:val="004621DF"/>
    <w:rsid w:val="0046248B"/>
    <w:rsid w:val="00463329"/>
    <w:rsid w:val="004636A6"/>
    <w:rsid w:val="0046523E"/>
    <w:rsid w:val="00466817"/>
    <w:rsid w:val="00467909"/>
    <w:rsid w:val="00467CC6"/>
    <w:rsid w:val="00470342"/>
    <w:rsid w:val="0047045F"/>
    <w:rsid w:val="00470533"/>
    <w:rsid w:val="00470C96"/>
    <w:rsid w:val="00473387"/>
    <w:rsid w:val="00473CD9"/>
    <w:rsid w:val="0047448C"/>
    <w:rsid w:val="00477648"/>
    <w:rsid w:val="00480D0B"/>
    <w:rsid w:val="00481519"/>
    <w:rsid w:val="00482357"/>
    <w:rsid w:val="00482487"/>
    <w:rsid w:val="00482781"/>
    <w:rsid w:val="00484BD9"/>
    <w:rsid w:val="0048557B"/>
    <w:rsid w:val="0048682D"/>
    <w:rsid w:val="00486DCA"/>
    <w:rsid w:val="004875BF"/>
    <w:rsid w:val="004876C9"/>
    <w:rsid w:val="00491310"/>
    <w:rsid w:val="004913B4"/>
    <w:rsid w:val="004916E4"/>
    <w:rsid w:val="004925CF"/>
    <w:rsid w:val="00493433"/>
    <w:rsid w:val="004934A3"/>
    <w:rsid w:val="0049542E"/>
    <w:rsid w:val="004955CC"/>
    <w:rsid w:val="004960B4"/>
    <w:rsid w:val="0049695C"/>
    <w:rsid w:val="00497636"/>
    <w:rsid w:val="004A0078"/>
    <w:rsid w:val="004A36CA"/>
    <w:rsid w:val="004A4749"/>
    <w:rsid w:val="004A6A4C"/>
    <w:rsid w:val="004A6CB0"/>
    <w:rsid w:val="004A7EB6"/>
    <w:rsid w:val="004B00AC"/>
    <w:rsid w:val="004B03F1"/>
    <w:rsid w:val="004B3A13"/>
    <w:rsid w:val="004B3BEB"/>
    <w:rsid w:val="004B3F1A"/>
    <w:rsid w:val="004B645C"/>
    <w:rsid w:val="004B6499"/>
    <w:rsid w:val="004B6DA6"/>
    <w:rsid w:val="004B76D5"/>
    <w:rsid w:val="004B799C"/>
    <w:rsid w:val="004C0AFE"/>
    <w:rsid w:val="004C17B3"/>
    <w:rsid w:val="004C1CD6"/>
    <w:rsid w:val="004C21A5"/>
    <w:rsid w:val="004C24AF"/>
    <w:rsid w:val="004C2D5B"/>
    <w:rsid w:val="004C4B9C"/>
    <w:rsid w:val="004C53BD"/>
    <w:rsid w:val="004C5827"/>
    <w:rsid w:val="004C58EB"/>
    <w:rsid w:val="004C5CFE"/>
    <w:rsid w:val="004C6B1F"/>
    <w:rsid w:val="004C7A2A"/>
    <w:rsid w:val="004D0E6B"/>
    <w:rsid w:val="004D0F0F"/>
    <w:rsid w:val="004D218F"/>
    <w:rsid w:val="004D21A7"/>
    <w:rsid w:val="004D2AEA"/>
    <w:rsid w:val="004D303B"/>
    <w:rsid w:val="004D425E"/>
    <w:rsid w:val="004D508F"/>
    <w:rsid w:val="004D50FD"/>
    <w:rsid w:val="004D5692"/>
    <w:rsid w:val="004D6639"/>
    <w:rsid w:val="004D7BB0"/>
    <w:rsid w:val="004D7DDA"/>
    <w:rsid w:val="004E2B26"/>
    <w:rsid w:val="004E2DE4"/>
    <w:rsid w:val="004E38CC"/>
    <w:rsid w:val="004E4D84"/>
    <w:rsid w:val="004F001D"/>
    <w:rsid w:val="004F0C7C"/>
    <w:rsid w:val="004F16BD"/>
    <w:rsid w:val="004F243B"/>
    <w:rsid w:val="004F25B0"/>
    <w:rsid w:val="004F2663"/>
    <w:rsid w:val="004F2843"/>
    <w:rsid w:val="004F3627"/>
    <w:rsid w:val="004F390B"/>
    <w:rsid w:val="004F43FC"/>
    <w:rsid w:val="004F4E49"/>
    <w:rsid w:val="004F4FBA"/>
    <w:rsid w:val="004F6099"/>
    <w:rsid w:val="0050040E"/>
    <w:rsid w:val="0050085A"/>
    <w:rsid w:val="00500F93"/>
    <w:rsid w:val="00501831"/>
    <w:rsid w:val="00501D33"/>
    <w:rsid w:val="00501F1D"/>
    <w:rsid w:val="00503DCF"/>
    <w:rsid w:val="00504113"/>
    <w:rsid w:val="0050498D"/>
    <w:rsid w:val="00505D8F"/>
    <w:rsid w:val="005066B3"/>
    <w:rsid w:val="00506B12"/>
    <w:rsid w:val="0050760A"/>
    <w:rsid w:val="00510489"/>
    <w:rsid w:val="00511CB7"/>
    <w:rsid w:val="00511EBB"/>
    <w:rsid w:val="00512946"/>
    <w:rsid w:val="0051481F"/>
    <w:rsid w:val="00517C30"/>
    <w:rsid w:val="00520026"/>
    <w:rsid w:val="00520B62"/>
    <w:rsid w:val="00522122"/>
    <w:rsid w:val="00522A33"/>
    <w:rsid w:val="00524594"/>
    <w:rsid w:val="0052640C"/>
    <w:rsid w:val="00526BBF"/>
    <w:rsid w:val="00527167"/>
    <w:rsid w:val="00530056"/>
    <w:rsid w:val="0053005B"/>
    <w:rsid w:val="00530AFD"/>
    <w:rsid w:val="00530F0F"/>
    <w:rsid w:val="00531182"/>
    <w:rsid w:val="0053140E"/>
    <w:rsid w:val="0053185D"/>
    <w:rsid w:val="00532BAD"/>
    <w:rsid w:val="00532F63"/>
    <w:rsid w:val="005331DF"/>
    <w:rsid w:val="005334D2"/>
    <w:rsid w:val="00534110"/>
    <w:rsid w:val="0053412B"/>
    <w:rsid w:val="005359E7"/>
    <w:rsid w:val="0053663B"/>
    <w:rsid w:val="00536F76"/>
    <w:rsid w:val="0053771B"/>
    <w:rsid w:val="005377FD"/>
    <w:rsid w:val="00537907"/>
    <w:rsid w:val="00540455"/>
    <w:rsid w:val="00540A54"/>
    <w:rsid w:val="00541055"/>
    <w:rsid w:val="0054142B"/>
    <w:rsid w:val="00541938"/>
    <w:rsid w:val="005420FB"/>
    <w:rsid w:val="00542283"/>
    <w:rsid w:val="00542991"/>
    <w:rsid w:val="00543252"/>
    <w:rsid w:val="005442E6"/>
    <w:rsid w:val="0054484A"/>
    <w:rsid w:val="00545138"/>
    <w:rsid w:val="005463C1"/>
    <w:rsid w:val="0054679D"/>
    <w:rsid w:val="00550374"/>
    <w:rsid w:val="00550648"/>
    <w:rsid w:val="0055068B"/>
    <w:rsid w:val="00550815"/>
    <w:rsid w:val="0055099B"/>
    <w:rsid w:val="00550E7A"/>
    <w:rsid w:val="00550FC8"/>
    <w:rsid w:val="005511E1"/>
    <w:rsid w:val="00551749"/>
    <w:rsid w:val="0055180E"/>
    <w:rsid w:val="005528E8"/>
    <w:rsid w:val="00553813"/>
    <w:rsid w:val="00553B9C"/>
    <w:rsid w:val="00553CFF"/>
    <w:rsid w:val="00554873"/>
    <w:rsid w:val="0055608D"/>
    <w:rsid w:val="00557845"/>
    <w:rsid w:val="00557DA2"/>
    <w:rsid w:val="00560F3D"/>
    <w:rsid w:val="00561B1A"/>
    <w:rsid w:val="00562FE0"/>
    <w:rsid w:val="00563E70"/>
    <w:rsid w:val="0056421E"/>
    <w:rsid w:val="00564B07"/>
    <w:rsid w:val="005663DE"/>
    <w:rsid w:val="00566A56"/>
    <w:rsid w:val="005700FA"/>
    <w:rsid w:val="00570D3A"/>
    <w:rsid w:val="005710F9"/>
    <w:rsid w:val="0057136D"/>
    <w:rsid w:val="00572C42"/>
    <w:rsid w:val="00572D13"/>
    <w:rsid w:val="00574880"/>
    <w:rsid w:val="00575965"/>
    <w:rsid w:val="005762EB"/>
    <w:rsid w:val="00577BF0"/>
    <w:rsid w:val="00577F20"/>
    <w:rsid w:val="005804D5"/>
    <w:rsid w:val="005825C0"/>
    <w:rsid w:val="00582BA4"/>
    <w:rsid w:val="00583536"/>
    <w:rsid w:val="00583D64"/>
    <w:rsid w:val="00585550"/>
    <w:rsid w:val="00585905"/>
    <w:rsid w:val="005863A5"/>
    <w:rsid w:val="005868D4"/>
    <w:rsid w:val="00586B2C"/>
    <w:rsid w:val="00586CE5"/>
    <w:rsid w:val="00586D94"/>
    <w:rsid w:val="00587339"/>
    <w:rsid w:val="0058759E"/>
    <w:rsid w:val="00590AA7"/>
    <w:rsid w:val="005921E3"/>
    <w:rsid w:val="0059254B"/>
    <w:rsid w:val="005953C6"/>
    <w:rsid w:val="00595C4F"/>
    <w:rsid w:val="00596A19"/>
    <w:rsid w:val="00596DDD"/>
    <w:rsid w:val="005975C7"/>
    <w:rsid w:val="0059760C"/>
    <w:rsid w:val="00597F18"/>
    <w:rsid w:val="005A0871"/>
    <w:rsid w:val="005A0F6C"/>
    <w:rsid w:val="005A155B"/>
    <w:rsid w:val="005A1734"/>
    <w:rsid w:val="005A1999"/>
    <w:rsid w:val="005A24E6"/>
    <w:rsid w:val="005A3829"/>
    <w:rsid w:val="005A4137"/>
    <w:rsid w:val="005A4B90"/>
    <w:rsid w:val="005A6A07"/>
    <w:rsid w:val="005A770C"/>
    <w:rsid w:val="005B01B0"/>
    <w:rsid w:val="005B0C07"/>
    <w:rsid w:val="005B10A8"/>
    <w:rsid w:val="005B17E9"/>
    <w:rsid w:val="005B2535"/>
    <w:rsid w:val="005B2942"/>
    <w:rsid w:val="005B2A90"/>
    <w:rsid w:val="005B2F1D"/>
    <w:rsid w:val="005B40E7"/>
    <w:rsid w:val="005B61BA"/>
    <w:rsid w:val="005B6CA8"/>
    <w:rsid w:val="005C0A33"/>
    <w:rsid w:val="005C0A43"/>
    <w:rsid w:val="005C10D1"/>
    <w:rsid w:val="005C1139"/>
    <w:rsid w:val="005C173C"/>
    <w:rsid w:val="005C1BF3"/>
    <w:rsid w:val="005C1C40"/>
    <w:rsid w:val="005C24D7"/>
    <w:rsid w:val="005C2647"/>
    <w:rsid w:val="005C4394"/>
    <w:rsid w:val="005C4649"/>
    <w:rsid w:val="005C47BE"/>
    <w:rsid w:val="005C5077"/>
    <w:rsid w:val="005C6102"/>
    <w:rsid w:val="005C664B"/>
    <w:rsid w:val="005C6779"/>
    <w:rsid w:val="005C7153"/>
    <w:rsid w:val="005C7F0E"/>
    <w:rsid w:val="005D0562"/>
    <w:rsid w:val="005D0687"/>
    <w:rsid w:val="005D088A"/>
    <w:rsid w:val="005D14BA"/>
    <w:rsid w:val="005D2138"/>
    <w:rsid w:val="005D22A7"/>
    <w:rsid w:val="005D22A8"/>
    <w:rsid w:val="005D2FAC"/>
    <w:rsid w:val="005D32B4"/>
    <w:rsid w:val="005D331B"/>
    <w:rsid w:val="005D3E49"/>
    <w:rsid w:val="005D3EB0"/>
    <w:rsid w:val="005D5BB0"/>
    <w:rsid w:val="005D66A7"/>
    <w:rsid w:val="005D6844"/>
    <w:rsid w:val="005D6CEF"/>
    <w:rsid w:val="005D70B5"/>
    <w:rsid w:val="005E0A49"/>
    <w:rsid w:val="005E1358"/>
    <w:rsid w:val="005E1B07"/>
    <w:rsid w:val="005E1BD6"/>
    <w:rsid w:val="005E2B16"/>
    <w:rsid w:val="005E3640"/>
    <w:rsid w:val="005E36AB"/>
    <w:rsid w:val="005E374F"/>
    <w:rsid w:val="005E589D"/>
    <w:rsid w:val="005E5ECD"/>
    <w:rsid w:val="005E65E6"/>
    <w:rsid w:val="005E727C"/>
    <w:rsid w:val="005E7BDC"/>
    <w:rsid w:val="005E7D02"/>
    <w:rsid w:val="005F0F11"/>
    <w:rsid w:val="005F2134"/>
    <w:rsid w:val="005F2E05"/>
    <w:rsid w:val="005F518E"/>
    <w:rsid w:val="005F5981"/>
    <w:rsid w:val="0060026E"/>
    <w:rsid w:val="00601632"/>
    <w:rsid w:val="00601E5E"/>
    <w:rsid w:val="00602452"/>
    <w:rsid w:val="0060264B"/>
    <w:rsid w:val="006026A9"/>
    <w:rsid w:val="00604C1A"/>
    <w:rsid w:val="00606382"/>
    <w:rsid w:val="00607091"/>
    <w:rsid w:val="00607155"/>
    <w:rsid w:val="0060783A"/>
    <w:rsid w:val="006114C5"/>
    <w:rsid w:val="006116BE"/>
    <w:rsid w:val="006118B5"/>
    <w:rsid w:val="00613246"/>
    <w:rsid w:val="006144A5"/>
    <w:rsid w:val="006145E1"/>
    <w:rsid w:val="00614A08"/>
    <w:rsid w:val="00614C1A"/>
    <w:rsid w:val="006164FE"/>
    <w:rsid w:val="00621666"/>
    <w:rsid w:val="006218B0"/>
    <w:rsid w:val="00622627"/>
    <w:rsid w:val="006232F6"/>
    <w:rsid w:val="00624265"/>
    <w:rsid w:val="0062427E"/>
    <w:rsid w:val="0062495F"/>
    <w:rsid w:val="00624D39"/>
    <w:rsid w:val="00625D68"/>
    <w:rsid w:val="00626420"/>
    <w:rsid w:val="006272EA"/>
    <w:rsid w:val="00630479"/>
    <w:rsid w:val="0063163A"/>
    <w:rsid w:val="00633F31"/>
    <w:rsid w:val="00634A41"/>
    <w:rsid w:val="00635107"/>
    <w:rsid w:val="00640522"/>
    <w:rsid w:val="00640859"/>
    <w:rsid w:val="00640A94"/>
    <w:rsid w:val="006418F3"/>
    <w:rsid w:val="00641B34"/>
    <w:rsid w:val="00641D84"/>
    <w:rsid w:val="006425AD"/>
    <w:rsid w:val="00642B78"/>
    <w:rsid w:val="006432FB"/>
    <w:rsid w:val="006434E8"/>
    <w:rsid w:val="006435FA"/>
    <w:rsid w:val="00644DA1"/>
    <w:rsid w:val="00644F08"/>
    <w:rsid w:val="00645200"/>
    <w:rsid w:val="0064545D"/>
    <w:rsid w:val="00645479"/>
    <w:rsid w:val="00645F77"/>
    <w:rsid w:val="00646D48"/>
    <w:rsid w:val="006507CE"/>
    <w:rsid w:val="006513CE"/>
    <w:rsid w:val="00651502"/>
    <w:rsid w:val="0065244B"/>
    <w:rsid w:val="00652576"/>
    <w:rsid w:val="006538A1"/>
    <w:rsid w:val="00653DE8"/>
    <w:rsid w:val="006551AA"/>
    <w:rsid w:val="006555B6"/>
    <w:rsid w:val="00656322"/>
    <w:rsid w:val="0065714A"/>
    <w:rsid w:val="00657B23"/>
    <w:rsid w:val="00657D8D"/>
    <w:rsid w:val="0066011E"/>
    <w:rsid w:val="00661D5A"/>
    <w:rsid w:val="006639E6"/>
    <w:rsid w:val="00664639"/>
    <w:rsid w:val="00666990"/>
    <w:rsid w:val="006676FA"/>
    <w:rsid w:val="00667BE0"/>
    <w:rsid w:val="00670E9E"/>
    <w:rsid w:val="00671776"/>
    <w:rsid w:val="00672D46"/>
    <w:rsid w:val="00672D7A"/>
    <w:rsid w:val="00673BB9"/>
    <w:rsid w:val="0067527A"/>
    <w:rsid w:val="006758E9"/>
    <w:rsid w:val="0067787B"/>
    <w:rsid w:val="006778C3"/>
    <w:rsid w:val="00677E92"/>
    <w:rsid w:val="00680440"/>
    <w:rsid w:val="00680DD1"/>
    <w:rsid w:val="0068148A"/>
    <w:rsid w:val="006817B2"/>
    <w:rsid w:val="006823C5"/>
    <w:rsid w:val="00682C2C"/>
    <w:rsid w:val="0068419C"/>
    <w:rsid w:val="00685456"/>
    <w:rsid w:val="006854A0"/>
    <w:rsid w:val="00685E3A"/>
    <w:rsid w:val="00685F9D"/>
    <w:rsid w:val="0068623E"/>
    <w:rsid w:val="006868E6"/>
    <w:rsid w:val="00690348"/>
    <w:rsid w:val="0069054D"/>
    <w:rsid w:val="00691225"/>
    <w:rsid w:val="00692325"/>
    <w:rsid w:val="00692695"/>
    <w:rsid w:val="00693333"/>
    <w:rsid w:val="00695BC9"/>
    <w:rsid w:val="006975B0"/>
    <w:rsid w:val="006A06C1"/>
    <w:rsid w:val="006A0EC6"/>
    <w:rsid w:val="006A1DB0"/>
    <w:rsid w:val="006A210C"/>
    <w:rsid w:val="006A3272"/>
    <w:rsid w:val="006A4AF6"/>
    <w:rsid w:val="006A5461"/>
    <w:rsid w:val="006A5885"/>
    <w:rsid w:val="006A720F"/>
    <w:rsid w:val="006A791E"/>
    <w:rsid w:val="006B0141"/>
    <w:rsid w:val="006B082A"/>
    <w:rsid w:val="006B0E49"/>
    <w:rsid w:val="006B26EA"/>
    <w:rsid w:val="006B3474"/>
    <w:rsid w:val="006B4438"/>
    <w:rsid w:val="006B58B6"/>
    <w:rsid w:val="006B5FD8"/>
    <w:rsid w:val="006B6539"/>
    <w:rsid w:val="006B6575"/>
    <w:rsid w:val="006B6634"/>
    <w:rsid w:val="006B7E73"/>
    <w:rsid w:val="006B7FF2"/>
    <w:rsid w:val="006C0BFD"/>
    <w:rsid w:val="006C25BD"/>
    <w:rsid w:val="006C2F78"/>
    <w:rsid w:val="006C3E58"/>
    <w:rsid w:val="006C6746"/>
    <w:rsid w:val="006C67B8"/>
    <w:rsid w:val="006C77D7"/>
    <w:rsid w:val="006C7906"/>
    <w:rsid w:val="006C7F75"/>
    <w:rsid w:val="006D02F8"/>
    <w:rsid w:val="006D0F61"/>
    <w:rsid w:val="006D15C7"/>
    <w:rsid w:val="006D1A06"/>
    <w:rsid w:val="006D2BB4"/>
    <w:rsid w:val="006D3292"/>
    <w:rsid w:val="006D3523"/>
    <w:rsid w:val="006D4293"/>
    <w:rsid w:val="006D5EAA"/>
    <w:rsid w:val="006D62DD"/>
    <w:rsid w:val="006D6763"/>
    <w:rsid w:val="006D743C"/>
    <w:rsid w:val="006D7C34"/>
    <w:rsid w:val="006E1905"/>
    <w:rsid w:val="006E1E52"/>
    <w:rsid w:val="006E22C3"/>
    <w:rsid w:val="006E3A56"/>
    <w:rsid w:val="006E4F8E"/>
    <w:rsid w:val="006E511F"/>
    <w:rsid w:val="006E5BA8"/>
    <w:rsid w:val="006E5FCF"/>
    <w:rsid w:val="006E6291"/>
    <w:rsid w:val="006E669C"/>
    <w:rsid w:val="006E6C8E"/>
    <w:rsid w:val="006F0D1C"/>
    <w:rsid w:val="006F0F40"/>
    <w:rsid w:val="006F10D3"/>
    <w:rsid w:val="006F1197"/>
    <w:rsid w:val="006F197F"/>
    <w:rsid w:val="006F2263"/>
    <w:rsid w:val="006F30B5"/>
    <w:rsid w:val="006F36AF"/>
    <w:rsid w:val="006F5683"/>
    <w:rsid w:val="006F6119"/>
    <w:rsid w:val="006F6D3C"/>
    <w:rsid w:val="006F7243"/>
    <w:rsid w:val="006F7D26"/>
    <w:rsid w:val="006F7FB5"/>
    <w:rsid w:val="00700644"/>
    <w:rsid w:val="007006A4"/>
    <w:rsid w:val="00701995"/>
    <w:rsid w:val="00702412"/>
    <w:rsid w:val="007029FB"/>
    <w:rsid w:val="0070389F"/>
    <w:rsid w:val="00706F28"/>
    <w:rsid w:val="007079B0"/>
    <w:rsid w:val="0071010D"/>
    <w:rsid w:val="00710466"/>
    <w:rsid w:val="00710A9A"/>
    <w:rsid w:val="00712063"/>
    <w:rsid w:val="0071260C"/>
    <w:rsid w:val="00712825"/>
    <w:rsid w:val="00712A4B"/>
    <w:rsid w:val="0071430F"/>
    <w:rsid w:val="007144B5"/>
    <w:rsid w:val="0071505B"/>
    <w:rsid w:val="00717F12"/>
    <w:rsid w:val="00720889"/>
    <w:rsid w:val="00720EFC"/>
    <w:rsid w:val="0072109F"/>
    <w:rsid w:val="00721807"/>
    <w:rsid w:val="007225D9"/>
    <w:rsid w:val="00722DF5"/>
    <w:rsid w:val="00723182"/>
    <w:rsid w:val="007232C9"/>
    <w:rsid w:val="007235E0"/>
    <w:rsid w:val="00725450"/>
    <w:rsid w:val="00727002"/>
    <w:rsid w:val="0072759C"/>
    <w:rsid w:val="00727C80"/>
    <w:rsid w:val="00730082"/>
    <w:rsid w:val="0073022C"/>
    <w:rsid w:val="00732CF5"/>
    <w:rsid w:val="0073370A"/>
    <w:rsid w:val="0073414A"/>
    <w:rsid w:val="007353DF"/>
    <w:rsid w:val="007357BE"/>
    <w:rsid w:val="00735CF9"/>
    <w:rsid w:val="00736C77"/>
    <w:rsid w:val="0074131A"/>
    <w:rsid w:val="007441A9"/>
    <w:rsid w:val="007443C4"/>
    <w:rsid w:val="00744857"/>
    <w:rsid w:val="00744C82"/>
    <w:rsid w:val="00747EC4"/>
    <w:rsid w:val="00750004"/>
    <w:rsid w:val="00753CB1"/>
    <w:rsid w:val="00753F72"/>
    <w:rsid w:val="00755BE2"/>
    <w:rsid w:val="0075744C"/>
    <w:rsid w:val="00757923"/>
    <w:rsid w:val="00757D7E"/>
    <w:rsid w:val="00760628"/>
    <w:rsid w:val="00761815"/>
    <w:rsid w:val="0076256E"/>
    <w:rsid w:val="007628DF"/>
    <w:rsid w:val="00762C17"/>
    <w:rsid w:val="00762E85"/>
    <w:rsid w:val="007631C1"/>
    <w:rsid w:val="00763471"/>
    <w:rsid w:val="00763499"/>
    <w:rsid w:val="00765222"/>
    <w:rsid w:val="00766431"/>
    <w:rsid w:val="007677EC"/>
    <w:rsid w:val="0077022D"/>
    <w:rsid w:val="00771399"/>
    <w:rsid w:val="007728B8"/>
    <w:rsid w:val="00772CD1"/>
    <w:rsid w:val="00772E83"/>
    <w:rsid w:val="0077587B"/>
    <w:rsid w:val="0077650B"/>
    <w:rsid w:val="0077787D"/>
    <w:rsid w:val="0078151C"/>
    <w:rsid w:val="0078199B"/>
    <w:rsid w:val="0078299D"/>
    <w:rsid w:val="00782B87"/>
    <w:rsid w:val="00782DC3"/>
    <w:rsid w:val="00783747"/>
    <w:rsid w:val="00784522"/>
    <w:rsid w:val="00786D31"/>
    <w:rsid w:val="00787EED"/>
    <w:rsid w:val="00790A8F"/>
    <w:rsid w:val="0079157E"/>
    <w:rsid w:val="00794240"/>
    <w:rsid w:val="007943CA"/>
    <w:rsid w:val="0079457E"/>
    <w:rsid w:val="00795596"/>
    <w:rsid w:val="00795BEF"/>
    <w:rsid w:val="00796031"/>
    <w:rsid w:val="007965D5"/>
    <w:rsid w:val="00796F6E"/>
    <w:rsid w:val="007975CE"/>
    <w:rsid w:val="00797C28"/>
    <w:rsid w:val="007A07A7"/>
    <w:rsid w:val="007A22B3"/>
    <w:rsid w:val="007A2E7F"/>
    <w:rsid w:val="007A49F1"/>
    <w:rsid w:val="007A4ECC"/>
    <w:rsid w:val="007A50AD"/>
    <w:rsid w:val="007A7FCB"/>
    <w:rsid w:val="007B05E0"/>
    <w:rsid w:val="007B07C9"/>
    <w:rsid w:val="007B07D4"/>
    <w:rsid w:val="007B0934"/>
    <w:rsid w:val="007B0EA0"/>
    <w:rsid w:val="007B1AEC"/>
    <w:rsid w:val="007B272D"/>
    <w:rsid w:val="007B3A5B"/>
    <w:rsid w:val="007B3D87"/>
    <w:rsid w:val="007B5605"/>
    <w:rsid w:val="007B69C9"/>
    <w:rsid w:val="007B7635"/>
    <w:rsid w:val="007B7B94"/>
    <w:rsid w:val="007B7CC8"/>
    <w:rsid w:val="007C1C22"/>
    <w:rsid w:val="007C285B"/>
    <w:rsid w:val="007C4519"/>
    <w:rsid w:val="007C4D1B"/>
    <w:rsid w:val="007C5CBC"/>
    <w:rsid w:val="007D16EF"/>
    <w:rsid w:val="007D227C"/>
    <w:rsid w:val="007D28B9"/>
    <w:rsid w:val="007D2E07"/>
    <w:rsid w:val="007D38DE"/>
    <w:rsid w:val="007D4245"/>
    <w:rsid w:val="007D4D5E"/>
    <w:rsid w:val="007D5162"/>
    <w:rsid w:val="007D516A"/>
    <w:rsid w:val="007D522E"/>
    <w:rsid w:val="007D60A3"/>
    <w:rsid w:val="007D6C66"/>
    <w:rsid w:val="007D7D3C"/>
    <w:rsid w:val="007E0F0F"/>
    <w:rsid w:val="007E1364"/>
    <w:rsid w:val="007E34BD"/>
    <w:rsid w:val="007E3CCE"/>
    <w:rsid w:val="007E3F4C"/>
    <w:rsid w:val="007E6B93"/>
    <w:rsid w:val="007E6D59"/>
    <w:rsid w:val="007F1174"/>
    <w:rsid w:val="007F175B"/>
    <w:rsid w:val="007F1EDA"/>
    <w:rsid w:val="007F4E69"/>
    <w:rsid w:val="007F5805"/>
    <w:rsid w:val="007F5B2A"/>
    <w:rsid w:val="007F5F63"/>
    <w:rsid w:val="007F69A4"/>
    <w:rsid w:val="0080019D"/>
    <w:rsid w:val="00801097"/>
    <w:rsid w:val="00801DC9"/>
    <w:rsid w:val="00804359"/>
    <w:rsid w:val="008063FA"/>
    <w:rsid w:val="00806813"/>
    <w:rsid w:val="00806DF7"/>
    <w:rsid w:val="00812398"/>
    <w:rsid w:val="008138F9"/>
    <w:rsid w:val="00813A3B"/>
    <w:rsid w:val="00814668"/>
    <w:rsid w:val="00814814"/>
    <w:rsid w:val="00817406"/>
    <w:rsid w:val="00817FC1"/>
    <w:rsid w:val="00820EA0"/>
    <w:rsid w:val="00820EDF"/>
    <w:rsid w:val="00821049"/>
    <w:rsid w:val="0082151A"/>
    <w:rsid w:val="00821BA9"/>
    <w:rsid w:val="008226D5"/>
    <w:rsid w:val="008236BF"/>
    <w:rsid w:val="00824460"/>
    <w:rsid w:val="00824987"/>
    <w:rsid w:val="00825E41"/>
    <w:rsid w:val="00826581"/>
    <w:rsid w:val="008270AE"/>
    <w:rsid w:val="00830DC6"/>
    <w:rsid w:val="0083151E"/>
    <w:rsid w:val="00831B30"/>
    <w:rsid w:val="008326AB"/>
    <w:rsid w:val="0083361B"/>
    <w:rsid w:val="0083388B"/>
    <w:rsid w:val="00833B0A"/>
    <w:rsid w:val="00834035"/>
    <w:rsid w:val="008344E7"/>
    <w:rsid w:val="00834DA0"/>
    <w:rsid w:val="0083507E"/>
    <w:rsid w:val="00836728"/>
    <w:rsid w:val="00836FCB"/>
    <w:rsid w:val="00837191"/>
    <w:rsid w:val="0083719C"/>
    <w:rsid w:val="00840656"/>
    <w:rsid w:val="008407D4"/>
    <w:rsid w:val="008408B5"/>
    <w:rsid w:val="00841AE9"/>
    <w:rsid w:val="00841B45"/>
    <w:rsid w:val="0084234C"/>
    <w:rsid w:val="008442B5"/>
    <w:rsid w:val="00844C59"/>
    <w:rsid w:val="00844C87"/>
    <w:rsid w:val="00844F3B"/>
    <w:rsid w:val="00845B12"/>
    <w:rsid w:val="00847F77"/>
    <w:rsid w:val="0085017C"/>
    <w:rsid w:val="008509AF"/>
    <w:rsid w:val="00851850"/>
    <w:rsid w:val="00852BB3"/>
    <w:rsid w:val="00854628"/>
    <w:rsid w:val="00855E53"/>
    <w:rsid w:val="0085753C"/>
    <w:rsid w:val="0086083F"/>
    <w:rsid w:val="00861D23"/>
    <w:rsid w:val="008635EA"/>
    <w:rsid w:val="00864894"/>
    <w:rsid w:val="00866405"/>
    <w:rsid w:val="008669B3"/>
    <w:rsid w:val="00867B0C"/>
    <w:rsid w:val="00870888"/>
    <w:rsid w:val="00871531"/>
    <w:rsid w:val="00872A1B"/>
    <w:rsid w:val="00872ACB"/>
    <w:rsid w:val="00872B6F"/>
    <w:rsid w:val="008732DF"/>
    <w:rsid w:val="0087343C"/>
    <w:rsid w:val="00873AAF"/>
    <w:rsid w:val="00874BE1"/>
    <w:rsid w:val="00874C0E"/>
    <w:rsid w:val="00875299"/>
    <w:rsid w:val="00875387"/>
    <w:rsid w:val="00875537"/>
    <w:rsid w:val="008762A3"/>
    <w:rsid w:val="0087680D"/>
    <w:rsid w:val="008779A4"/>
    <w:rsid w:val="00877D22"/>
    <w:rsid w:val="00880173"/>
    <w:rsid w:val="008806C0"/>
    <w:rsid w:val="00880841"/>
    <w:rsid w:val="00880905"/>
    <w:rsid w:val="00880A86"/>
    <w:rsid w:val="00880D10"/>
    <w:rsid w:val="008818ED"/>
    <w:rsid w:val="008819A2"/>
    <w:rsid w:val="00883C12"/>
    <w:rsid w:val="0088424D"/>
    <w:rsid w:val="008843BD"/>
    <w:rsid w:val="00884EDF"/>
    <w:rsid w:val="008851CA"/>
    <w:rsid w:val="00885B7D"/>
    <w:rsid w:val="0088783C"/>
    <w:rsid w:val="00890295"/>
    <w:rsid w:val="00890CF8"/>
    <w:rsid w:val="008912D6"/>
    <w:rsid w:val="008926B9"/>
    <w:rsid w:val="00892DF1"/>
    <w:rsid w:val="00892E58"/>
    <w:rsid w:val="00894CCA"/>
    <w:rsid w:val="00896F93"/>
    <w:rsid w:val="00897D26"/>
    <w:rsid w:val="008A101E"/>
    <w:rsid w:val="008A2C0A"/>
    <w:rsid w:val="008A3A30"/>
    <w:rsid w:val="008A44EB"/>
    <w:rsid w:val="008A4DD0"/>
    <w:rsid w:val="008A57CB"/>
    <w:rsid w:val="008A60DB"/>
    <w:rsid w:val="008A6EB9"/>
    <w:rsid w:val="008A6F63"/>
    <w:rsid w:val="008A7726"/>
    <w:rsid w:val="008A7A4B"/>
    <w:rsid w:val="008A7D4A"/>
    <w:rsid w:val="008B0A42"/>
    <w:rsid w:val="008B0DA1"/>
    <w:rsid w:val="008B1A51"/>
    <w:rsid w:val="008B2312"/>
    <w:rsid w:val="008B2E70"/>
    <w:rsid w:val="008B3365"/>
    <w:rsid w:val="008B34BD"/>
    <w:rsid w:val="008B3C16"/>
    <w:rsid w:val="008B4AA7"/>
    <w:rsid w:val="008B6A01"/>
    <w:rsid w:val="008B745D"/>
    <w:rsid w:val="008B77D9"/>
    <w:rsid w:val="008B78AB"/>
    <w:rsid w:val="008C0807"/>
    <w:rsid w:val="008C08B0"/>
    <w:rsid w:val="008C29E1"/>
    <w:rsid w:val="008C2D26"/>
    <w:rsid w:val="008C3511"/>
    <w:rsid w:val="008C60CD"/>
    <w:rsid w:val="008C6D2E"/>
    <w:rsid w:val="008D1744"/>
    <w:rsid w:val="008D2411"/>
    <w:rsid w:val="008D2FD6"/>
    <w:rsid w:val="008D4649"/>
    <w:rsid w:val="008D4831"/>
    <w:rsid w:val="008D4E5C"/>
    <w:rsid w:val="008E11AD"/>
    <w:rsid w:val="008E1915"/>
    <w:rsid w:val="008E1EBD"/>
    <w:rsid w:val="008E2039"/>
    <w:rsid w:val="008E34FA"/>
    <w:rsid w:val="008E3CFB"/>
    <w:rsid w:val="008E609C"/>
    <w:rsid w:val="008E6168"/>
    <w:rsid w:val="008E691D"/>
    <w:rsid w:val="008E6BD4"/>
    <w:rsid w:val="008E6CC4"/>
    <w:rsid w:val="008F0632"/>
    <w:rsid w:val="008F2872"/>
    <w:rsid w:val="008F2E20"/>
    <w:rsid w:val="008F330D"/>
    <w:rsid w:val="008F351A"/>
    <w:rsid w:val="008F41A5"/>
    <w:rsid w:val="008F45DD"/>
    <w:rsid w:val="008F588A"/>
    <w:rsid w:val="008F5F42"/>
    <w:rsid w:val="008F78E8"/>
    <w:rsid w:val="0090123D"/>
    <w:rsid w:val="00904281"/>
    <w:rsid w:val="00904D50"/>
    <w:rsid w:val="00904F8E"/>
    <w:rsid w:val="00906EA6"/>
    <w:rsid w:val="00907FB0"/>
    <w:rsid w:val="0091003F"/>
    <w:rsid w:val="009108F9"/>
    <w:rsid w:val="0091099E"/>
    <w:rsid w:val="00911B94"/>
    <w:rsid w:val="009124E2"/>
    <w:rsid w:val="009134D2"/>
    <w:rsid w:val="009139F2"/>
    <w:rsid w:val="00914AF6"/>
    <w:rsid w:val="009151F3"/>
    <w:rsid w:val="0091568B"/>
    <w:rsid w:val="00915B98"/>
    <w:rsid w:val="009170AD"/>
    <w:rsid w:val="00917CA0"/>
    <w:rsid w:val="00921C12"/>
    <w:rsid w:val="00922444"/>
    <w:rsid w:val="00922B2C"/>
    <w:rsid w:val="00924A1F"/>
    <w:rsid w:val="00925CCB"/>
    <w:rsid w:val="009261D3"/>
    <w:rsid w:val="00926814"/>
    <w:rsid w:val="00927F5B"/>
    <w:rsid w:val="0093090C"/>
    <w:rsid w:val="00932876"/>
    <w:rsid w:val="009344D0"/>
    <w:rsid w:val="009346E2"/>
    <w:rsid w:val="009373B8"/>
    <w:rsid w:val="009375AB"/>
    <w:rsid w:val="00937B21"/>
    <w:rsid w:val="00937DF3"/>
    <w:rsid w:val="00940000"/>
    <w:rsid w:val="00940B69"/>
    <w:rsid w:val="0094153D"/>
    <w:rsid w:val="00941774"/>
    <w:rsid w:val="00941A3B"/>
    <w:rsid w:val="00944BCA"/>
    <w:rsid w:val="0094539F"/>
    <w:rsid w:val="00946B69"/>
    <w:rsid w:val="009472CB"/>
    <w:rsid w:val="00950695"/>
    <w:rsid w:val="009518C4"/>
    <w:rsid w:val="0095194D"/>
    <w:rsid w:val="009522AC"/>
    <w:rsid w:val="0095290B"/>
    <w:rsid w:val="00952C3F"/>
    <w:rsid w:val="00953A70"/>
    <w:rsid w:val="00954E37"/>
    <w:rsid w:val="00955620"/>
    <w:rsid w:val="00955889"/>
    <w:rsid w:val="00960880"/>
    <w:rsid w:val="00961E92"/>
    <w:rsid w:val="00962B25"/>
    <w:rsid w:val="00964A44"/>
    <w:rsid w:val="00965E33"/>
    <w:rsid w:val="00967189"/>
    <w:rsid w:val="00967288"/>
    <w:rsid w:val="00967F23"/>
    <w:rsid w:val="00970044"/>
    <w:rsid w:val="0097130E"/>
    <w:rsid w:val="00971562"/>
    <w:rsid w:val="0097169A"/>
    <w:rsid w:val="00971F8A"/>
    <w:rsid w:val="0097277E"/>
    <w:rsid w:val="00972A30"/>
    <w:rsid w:val="00974D5D"/>
    <w:rsid w:val="009751E2"/>
    <w:rsid w:val="009756FE"/>
    <w:rsid w:val="00976363"/>
    <w:rsid w:val="00977069"/>
    <w:rsid w:val="009770EE"/>
    <w:rsid w:val="009801EA"/>
    <w:rsid w:val="009810CA"/>
    <w:rsid w:val="00981D18"/>
    <w:rsid w:val="0098288F"/>
    <w:rsid w:val="009832A0"/>
    <w:rsid w:val="009842FD"/>
    <w:rsid w:val="00985DF4"/>
    <w:rsid w:val="009867E6"/>
    <w:rsid w:val="00987647"/>
    <w:rsid w:val="009878A7"/>
    <w:rsid w:val="00991171"/>
    <w:rsid w:val="009915A7"/>
    <w:rsid w:val="009918D6"/>
    <w:rsid w:val="00992428"/>
    <w:rsid w:val="00992E53"/>
    <w:rsid w:val="00993266"/>
    <w:rsid w:val="00993509"/>
    <w:rsid w:val="009964AE"/>
    <w:rsid w:val="0099683C"/>
    <w:rsid w:val="009975E9"/>
    <w:rsid w:val="009A06D0"/>
    <w:rsid w:val="009A11E2"/>
    <w:rsid w:val="009A1B79"/>
    <w:rsid w:val="009A1BDE"/>
    <w:rsid w:val="009A1EB0"/>
    <w:rsid w:val="009A3AB0"/>
    <w:rsid w:val="009A470D"/>
    <w:rsid w:val="009A5764"/>
    <w:rsid w:val="009A6B6E"/>
    <w:rsid w:val="009A73A1"/>
    <w:rsid w:val="009B147A"/>
    <w:rsid w:val="009B25EC"/>
    <w:rsid w:val="009B3AB9"/>
    <w:rsid w:val="009B484F"/>
    <w:rsid w:val="009C0025"/>
    <w:rsid w:val="009C0383"/>
    <w:rsid w:val="009C19BB"/>
    <w:rsid w:val="009C3393"/>
    <w:rsid w:val="009C36D6"/>
    <w:rsid w:val="009C451F"/>
    <w:rsid w:val="009C4A7B"/>
    <w:rsid w:val="009C4DD2"/>
    <w:rsid w:val="009C56BA"/>
    <w:rsid w:val="009C5B9B"/>
    <w:rsid w:val="009C68F3"/>
    <w:rsid w:val="009C6993"/>
    <w:rsid w:val="009C7E5E"/>
    <w:rsid w:val="009D119E"/>
    <w:rsid w:val="009D207B"/>
    <w:rsid w:val="009D27E2"/>
    <w:rsid w:val="009D2D87"/>
    <w:rsid w:val="009D33F1"/>
    <w:rsid w:val="009D348E"/>
    <w:rsid w:val="009D369B"/>
    <w:rsid w:val="009D60A0"/>
    <w:rsid w:val="009D674D"/>
    <w:rsid w:val="009D696A"/>
    <w:rsid w:val="009D69CB"/>
    <w:rsid w:val="009D6A9F"/>
    <w:rsid w:val="009D774E"/>
    <w:rsid w:val="009E04EA"/>
    <w:rsid w:val="009E0839"/>
    <w:rsid w:val="009E1C64"/>
    <w:rsid w:val="009E1D6A"/>
    <w:rsid w:val="009E3064"/>
    <w:rsid w:val="009E39A1"/>
    <w:rsid w:val="009E3D56"/>
    <w:rsid w:val="009E43ED"/>
    <w:rsid w:val="009E44AC"/>
    <w:rsid w:val="009E4820"/>
    <w:rsid w:val="009E5F40"/>
    <w:rsid w:val="009E6D2E"/>
    <w:rsid w:val="009E7ADB"/>
    <w:rsid w:val="009F08A4"/>
    <w:rsid w:val="009F12CC"/>
    <w:rsid w:val="009F19AD"/>
    <w:rsid w:val="009F229D"/>
    <w:rsid w:val="009F262A"/>
    <w:rsid w:val="009F45EC"/>
    <w:rsid w:val="009F5555"/>
    <w:rsid w:val="009F650F"/>
    <w:rsid w:val="009F6912"/>
    <w:rsid w:val="009F73E8"/>
    <w:rsid w:val="009F7660"/>
    <w:rsid w:val="00A000C7"/>
    <w:rsid w:val="00A00638"/>
    <w:rsid w:val="00A00797"/>
    <w:rsid w:val="00A01F58"/>
    <w:rsid w:val="00A027EC"/>
    <w:rsid w:val="00A04A3D"/>
    <w:rsid w:val="00A05356"/>
    <w:rsid w:val="00A05B4A"/>
    <w:rsid w:val="00A05C0B"/>
    <w:rsid w:val="00A06A1E"/>
    <w:rsid w:val="00A07251"/>
    <w:rsid w:val="00A072D1"/>
    <w:rsid w:val="00A1115A"/>
    <w:rsid w:val="00A116AC"/>
    <w:rsid w:val="00A11989"/>
    <w:rsid w:val="00A11B1C"/>
    <w:rsid w:val="00A1460A"/>
    <w:rsid w:val="00A14F9A"/>
    <w:rsid w:val="00A1551D"/>
    <w:rsid w:val="00A1643E"/>
    <w:rsid w:val="00A16F29"/>
    <w:rsid w:val="00A17BF8"/>
    <w:rsid w:val="00A20037"/>
    <w:rsid w:val="00A20485"/>
    <w:rsid w:val="00A208E2"/>
    <w:rsid w:val="00A214C0"/>
    <w:rsid w:val="00A23209"/>
    <w:rsid w:val="00A2379D"/>
    <w:rsid w:val="00A25052"/>
    <w:rsid w:val="00A256F2"/>
    <w:rsid w:val="00A26212"/>
    <w:rsid w:val="00A26C24"/>
    <w:rsid w:val="00A305C8"/>
    <w:rsid w:val="00A315D5"/>
    <w:rsid w:val="00A31B75"/>
    <w:rsid w:val="00A31E56"/>
    <w:rsid w:val="00A31EF9"/>
    <w:rsid w:val="00A324C9"/>
    <w:rsid w:val="00A32D1C"/>
    <w:rsid w:val="00A33297"/>
    <w:rsid w:val="00A335C6"/>
    <w:rsid w:val="00A346D2"/>
    <w:rsid w:val="00A34D01"/>
    <w:rsid w:val="00A36252"/>
    <w:rsid w:val="00A362FE"/>
    <w:rsid w:val="00A369AA"/>
    <w:rsid w:val="00A36C9A"/>
    <w:rsid w:val="00A3727A"/>
    <w:rsid w:val="00A373D6"/>
    <w:rsid w:val="00A375CF"/>
    <w:rsid w:val="00A40021"/>
    <w:rsid w:val="00A40475"/>
    <w:rsid w:val="00A40745"/>
    <w:rsid w:val="00A413CC"/>
    <w:rsid w:val="00A4375B"/>
    <w:rsid w:val="00A4616C"/>
    <w:rsid w:val="00A465C1"/>
    <w:rsid w:val="00A4729E"/>
    <w:rsid w:val="00A50057"/>
    <w:rsid w:val="00A5069C"/>
    <w:rsid w:val="00A5090E"/>
    <w:rsid w:val="00A5267B"/>
    <w:rsid w:val="00A53D0C"/>
    <w:rsid w:val="00A53D5D"/>
    <w:rsid w:val="00A54525"/>
    <w:rsid w:val="00A54BD0"/>
    <w:rsid w:val="00A54DC5"/>
    <w:rsid w:val="00A557DD"/>
    <w:rsid w:val="00A55C0D"/>
    <w:rsid w:val="00A55F8E"/>
    <w:rsid w:val="00A561D7"/>
    <w:rsid w:val="00A5626D"/>
    <w:rsid w:val="00A56E78"/>
    <w:rsid w:val="00A56EF4"/>
    <w:rsid w:val="00A61796"/>
    <w:rsid w:val="00A619B7"/>
    <w:rsid w:val="00A62CFF"/>
    <w:rsid w:val="00A62D40"/>
    <w:rsid w:val="00A62DC6"/>
    <w:rsid w:val="00A64759"/>
    <w:rsid w:val="00A64AF2"/>
    <w:rsid w:val="00A652AD"/>
    <w:rsid w:val="00A662B1"/>
    <w:rsid w:val="00A6685A"/>
    <w:rsid w:val="00A66873"/>
    <w:rsid w:val="00A67BD2"/>
    <w:rsid w:val="00A7027A"/>
    <w:rsid w:val="00A7489F"/>
    <w:rsid w:val="00A74EFE"/>
    <w:rsid w:val="00A74F94"/>
    <w:rsid w:val="00A7577B"/>
    <w:rsid w:val="00A77BBB"/>
    <w:rsid w:val="00A80B1D"/>
    <w:rsid w:val="00A80EFA"/>
    <w:rsid w:val="00A838F9"/>
    <w:rsid w:val="00A855F1"/>
    <w:rsid w:val="00A859C1"/>
    <w:rsid w:val="00A85DB4"/>
    <w:rsid w:val="00A8694E"/>
    <w:rsid w:val="00A87CD9"/>
    <w:rsid w:val="00A90F12"/>
    <w:rsid w:val="00A917CE"/>
    <w:rsid w:val="00A9196C"/>
    <w:rsid w:val="00A919A1"/>
    <w:rsid w:val="00A91EFF"/>
    <w:rsid w:val="00A92C60"/>
    <w:rsid w:val="00A93725"/>
    <w:rsid w:val="00A94009"/>
    <w:rsid w:val="00A94336"/>
    <w:rsid w:val="00A94760"/>
    <w:rsid w:val="00A96268"/>
    <w:rsid w:val="00A96F34"/>
    <w:rsid w:val="00A974E0"/>
    <w:rsid w:val="00AA0C72"/>
    <w:rsid w:val="00AA2793"/>
    <w:rsid w:val="00AA334B"/>
    <w:rsid w:val="00AA3B6C"/>
    <w:rsid w:val="00AA3BA7"/>
    <w:rsid w:val="00AA47B8"/>
    <w:rsid w:val="00AA508B"/>
    <w:rsid w:val="00AA5D34"/>
    <w:rsid w:val="00AA6395"/>
    <w:rsid w:val="00AA69C1"/>
    <w:rsid w:val="00AA6C2A"/>
    <w:rsid w:val="00AB1D97"/>
    <w:rsid w:val="00AB2EEF"/>
    <w:rsid w:val="00AB39D7"/>
    <w:rsid w:val="00AB3D01"/>
    <w:rsid w:val="00AB3DB8"/>
    <w:rsid w:val="00AB452F"/>
    <w:rsid w:val="00AB595D"/>
    <w:rsid w:val="00AB5D8D"/>
    <w:rsid w:val="00AB7189"/>
    <w:rsid w:val="00AB7CFD"/>
    <w:rsid w:val="00AB7DA8"/>
    <w:rsid w:val="00AC0494"/>
    <w:rsid w:val="00AC0F44"/>
    <w:rsid w:val="00AC21A7"/>
    <w:rsid w:val="00AC2D86"/>
    <w:rsid w:val="00AC57AA"/>
    <w:rsid w:val="00AC5AE7"/>
    <w:rsid w:val="00AC6463"/>
    <w:rsid w:val="00AD0477"/>
    <w:rsid w:val="00AD1805"/>
    <w:rsid w:val="00AD1A43"/>
    <w:rsid w:val="00AD39CE"/>
    <w:rsid w:val="00AD3A96"/>
    <w:rsid w:val="00AD47E4"/>
    <w:rsid w:val="00AD4E90"/>
    <w:rsid w:val="00AD5535"/>
    <w:rsid w:val="00AD5A5E"/>
    <w:rsid w:val="00AD6F91"/>
    <w:rsid w:val="00AD72F5"/>
    <w:rsid w:val="00AD7893"/>
    <w:rsid w:val="00AE208C"/>
    <w:rsid w:val="00AE4C8B"/>
    <w:rsid w:val="00AE605F"/>
    <w:rsid w:val="00AE660B"/>
    <w:rsid w:val="00AE6A30"/>
    <w:rsid w:val="00AE724C"/>
    <w:rsid w:val="00AE725D"/>
    <w:rsid w:val="00AF07B8"/>
    <w:rsid w:val="00AF1A5E"/>
    <w:rsid w:val="00AF2007"/>
    <w:rsid w:val="00AF2244"/>
    <w:rsid w:val="00AF2584"/>
    <w:rsid w:val="00AF2821"/>
    <w:rsid w:val="00AF2996"/>
    <w:rsid w:val="00AF458C"/>
    <w:rsid w:val="00AF5349"/>
    <w:rsid w:val="00AF5AFD"/>
    <w:rsid w:val="00AF790E"/>
    <w:rsid w:val="00B00220"/>
    <w:rsid w:val="00B00B53"/>
    <w:rsid w:val="00B017E3"/>
    <w:rsid w:val="00B01B0D"/>
    <w:rsid w:val="00B03D75"/>
    <w:rsid w:val="00B03E3D"/>
    <w:rsid w:val="00B04122"/>
    <w:rsid w:val="00B0524F"/>
    <w:rsid w:val="00B06E1A"/>
    <w:rsid w:val="00B0704B"/>
    <w:rsid w:val="00B07DB2"/>
    <w:rsid w:val="00B10D02"/>
    <w:rsid w:val="00B1190C"/>
    <w:rsid w:val="00B12460"/>
    <w:rsid w:val="00B12571"/>
    <w:rsid w:val="00B153F9"/>
    <w:rsid w:val="00B15C25"/>
    <w:rsid w:val="00B1715B"/>
    <w:rsid w:val="00B21C16"/>
    <w:rsid w:val="00B22EFB"/>
    <w:rsid w:val="00B23695"/>
    <w:rsid w:val="00B24CE1"/>
    <w:rsid w:val="00B25087"/>
    <w:rsid w:val="00B25F9C"/>
    <w:rsid w:val="00B26926"/>
    <w:rsid w:val="00B278E3"/>
    <w:rsid w:val="00B3045C"/>
    <w:rsid w:val="00B305F9"/>
    <w:rsid w:val="00B3066F"/>
    <w:rsid w:val="00B31839"/>
    <w:rsid w:val="00B318B4"/>
    <w:rsid w:val="00B31B31"/>
    <w:rsid w:val="00B31B84"/>
    <w:rsid w:val="00B331F8"/>
    <w:rsid w:val="00B33430"/>
    <w:rsid w:val="00B33696"/>
    <w:rsid w:val="00B338A2"/>
    <w:rsid w:val="00B34AFA"/>
    <w:rsid w:val="00B34CAA"/>
    <w:rsid w:val="00B34D57"/>
    <w:rsid w:val="00B35F7C"/>
    <w:rsid w:val="00B36985"/>
    <w:rsid w:val="00B400F9"/>
    <w:rsid w:val="00B433A0"/>
    <w:rsid w:val="00B443D5"/>
    <w:rsid w:val="00B44C67"/>
    <w:rsid w:val="00B454CA"/>
    <w:rsid w:val="00B45C96"/>
    <w:rsid w:val="00B474A8"/>
    <w:rsid w:val="00B5094D"/>
    <w:rsid w:val="00B50C90"/>
    <w:rsid w:val="00B5143C"/>
    <w:rsid w:val="00B51B85"/>
    <w:rsid w:val="00B52E0D"/>
    <w:rsid w:val="00B52EEE"/>
    <w:rsid w:val="00B53571"/>
    <w:rsid w:val="00B54103"/>
    <w:rsid w:val="00B54123"/>
    <w:rsid w:val="00B561A3"/>
    <w:rsid w:val="00B56710"/>
    <w:rsid w:val="00B57E65"/>
    <w:rsid w:val="00B605D4"/>
    <w:rsid w:val="00B62269"/>
    <w:rsid w:val="00B62670"/>
    <w:rsid w:val="00B6545D"/>
    <w:rsid w:val="00B658C4"/>
    <w:rsid w:val="00B66AE1"/>
    <w:rsid w:val="00B67923"/>
    <w:rsid w:val="00B67C87"/>
    <w:rsid w:val="00B703FE"/>
    <w:rsid w:val="00B7069F"/>
    <w:rsid w:val="00B713FF"/>
    <w:rsid w:val="00B71501"/>
    <w:rsid w:val="00B716F4"/>
    <w:rsid w:val="00B71AD1"/>
    <w:rsid w:val="00B71EDC"/>
    <w:rsid w:val="00B72AC5"/>
    <w:rsid w:val="00B7331E"/>
    <w:rsid w:val="00B7386E"/>
    <w:rsid w:val="00B73C31"/>
    <w:rsid w:val="00B74C9B"/>
    <w:rsid w:val="00B74EF9"/>
    <w:rsid w:val="00B76E01"/>
    <w:rsid w:val="00B77C44"/>
    <w:rsid w:val="00B821AA"/>
    <w:rsid w:val="00B82897"/>
    <w:rsid w:val="00B83733"/>
    <w:rsid w:val="00B845AB"/>
    <w:rsid w:val="00B85A80"/>
    <w:rsid w:val="00B86E83"/>
    <w:rsid w:val="00B9217C"/>
    <w:rsid w:val="00B922F9"/>
    <w:rsid w:val="00B923EC"/>
    <w:rsid w:val="00B9241F"/>
    <w:rsid w:val="00B9249C"/>
    <w:rsid w:val="00B9344C"/>
    <w:rsid w:val="00B953DE"/>
    <w:rsid w:val="00B957C0"/>
    <w:rsid w:val="00B97741"/>
    <w:rsid w:val="00B9787A"/>
    <w:rsid w:val="00B97A58"/>
    <w:rsid w:val="00BA08B1"/>
    <w:rsid w:val="00BA0E97"/>
    <w:rsid w:val="00BA14C4"/>
    <w:rsid w:val="00BA1AFA"/>
    <w:rsid w:val="00BA1C38"/>
    <w:rsid w:val="00BA3833"/>
    <w:rsid w:val="00BA3FE5"/>
    <w:rsid w:val="00BA4A24"/>
    <w:rsid w:val="00BA56BB"/>
    <w:rsid w:val="00BA71F5"/>
    <w:rsid w:val="00BB042F"/>
    <w:rsid w:val="00BB2984"/>
    <w:rsid w:val="00BB2DE5"/>
    <w:rsid w:val="00BB313B"/>
    <w:rsid w:val="00BB39C6"/>
    <w:rsid w:val="00BB470C"/>
    <w:rsid w:val="00BB4DC3"/>
    <w:rsid w:val="00BB5103"/>
    <w:rsid w:val="00BB5D3E"/>
    <w:rsid w:val="00BB66EB"/>
    <w:rsid w:val="00BB6725"/>
    <w:rsid w:val="00BB707D"/>
    <w:rsid w:val="00BB78D3"/>
    <w:rsid w:val="00BC084C"/>
    <w:rsid w:val="00BC0DB2"/>
    <w:rsid w:val="00BC242F"/>
    <w:rsid w:val="00BC24D8"/>
    <w:rsid w:val="00BC2544"/>
    <w:rsid w:val="00BC2B16"/>
    <w:rsid w:val="00BC39DD"/>
    <w:rsid w:val="00BC3DC1"/>
    <w:rsid w:val="00BC7A65"/>
    <w:rsid w:val="00BC7CA9"/>
    <w:rsid w:val="00BD0F31"/>
    <w:rsid w:val="00BD12CE"/>
    <w:rsid w:val="00BD13C0"/>
    <w:rsid w:val="00BD2DB7"/>
    <w:rsid w:val="00BD3FB2"/>
    <w:rsid w:val="00BD4EF9"/>
    <w:rsid w:val="00BD50D5"/>
    <w:rsid w:val="00BD63C5"/>
    <w:rsid w:val="00BD7040"/>
    <w:rsid w:val="00BD72D0"/>
    <w:rsid w:val="00BD794B"/>
    <w:rsid w:val="00BE17FF"/>
    <w:rsid w:val="00BE1E78"/>
    <w:rsid w:val="00BE1F62"/>
    <w:rsid w:val="00BE2189"/>
    <w:rsid w:val="00BE3497"/>
    <w:rsid w:val="00BE3BFF"/>
    <w:rsid w:val="00BE4133"/>
    <w:rsid w:val="00BE65BD"/>
    <w:rsid w:val="00BF135D"/>
    <w:rsid w:val="00BF3351"/>
    <w:rsid w:val="00BF3979"/>
    <w:rsid w:val="00BF4310"/>
    <w:rsid w:val="00BF5644"/>
    <w:rsid w:val="00BF5784"/>
    <w:rsid w:val="00BF5E79"/>
    <w:rsid w:val="00BF5EB1"/>
    <w:rsid w:val="00BF68A0"/>
    <w:rsid w:val="00C0023C"/>
    <w:rsid w:val="00C003F8"/>
    <w:rsid w:val="00C016E4"/>
    <w:rsid w:val="00C01F97"/>
    <w:rsid w:val="00C03A81"/>
    <w:rsid w:val="00C065E6"/>
    <w:rsid w:val="00C06848"/>
    <w:rsid w:val="00C073BB"/>
    <w:rsid w:val="00C0796B"/>
    <w:rsid w:val="00C07A16"/>
    <w:rsid w:val="00C112BF"/>
    <w:rsid w:val="00C11318"/>
    <w:rsid w:val="00C11FA1"/>
    <w:rsid w:val="00C12431"/>
    <w:rsid w:val="00C126F3"/>
    <w:rsid w:val="00C12C71"/>
    <w:rsid w:val="00C13615"/>
    <w:rsid w:val="00C13729"/>
    <w:rsid w:val="00C13D89"/>
    <w:rsid w:val="00C1406B"/>
    <w:rsid w:val="00C14896"/>
    <w:rsid w:val="00C14D89"/>
    <w:rsid w:val="00C14F93"/>
    <w:rsid w:val="00C16203"/>
    <w:rsid w:val="00C16644"/>
    <w:rsid w:val="00C17762"/>
    <w:rsid w:val="00C20231"/>
    <w:rsid w:val="00C22DCC"/>
    <w:rsid w:val="00C22ED8"/>
    <w:rsid w:val="00C23B8F"/>
    <w:rsid w:val="00C24E97"/>
    <w:rsid w:val="00C24EA1"/>
    <w:rsid w:val="00C25389"/>
    <w:rsid w:val="00C2675F"/>
    <w:rsid w:val="00C274A8"/>
    <w:rsid w:val="00C31505"/>
    <w:rsid w:val="00C3167D"/>
    <w:rsid w:val="00C319B8"/>
    <w:rsid w:val="00C32988"/>
    <w:rsid w:val="00C329C7"/>
    <w:rsid w:val="00C33A07"/>
    <w:rsid w:val="00C33F69"/>
    <w:rsid w:val="00C354EE"/>
    <w:rsid w:val="00C35980"/>
    <w:rsid w:val="00C35B98"/>
    <w:rsid w:val="00C35CF2"/>
    <w:rsid w:val="00C3628F"/>
    <w:rsid w:val="00C41BC6"/>
    <w:rsid w:val="00C41C7B"/>
    <w:rsid w:val="00C4316C"/>
    <w:rsid w:val="00C43E51"/>
    <w:rsid w:val="00C45571"/>
    <w:rsid w:val="00C4567C"/>
    <w:rsid w:val="00C46502"/>
    <w:rsid w:val="00C46630"/>
    <w:rsid w:val="00C46976"/>
    <w:rsid w:val="00C46D58"/>
    <w:rsid w:val="00C5052E"/>
    <w:rsid w:val="00C5139A"/>
    <w:rsid w:val="00C5165B"/>
    <w:rsid w:val="00C51C8F"/>
    <w:rsid w:val="00C53C3F"/>
    <w:rsid w:val="00C55BD4"/>
    <w:rsid w:val="00C55DDC"/>
    <w:rsid w:val="00C561C6"/>
    <w:rsid w:val="00C61B1A"/>
    <w:rsid w:val="00C62470"/>
    <w:rsid w:val="00C63603"/>
    <w:rsid w:val="00C639F1"/>
    <w:rsid w:val="00C63D0B"/>
    <w:rsid w:val="00C64B84"/>
    <w:rsid w:val="00C6565C"/>
    <w:rsid w:val="00C657E7"/>
    <w:rsid w:val="00C65A6C"/>
    <w:rsid w:val="00C66C47"/>
    <w:rsid w:val="00C67C16"/>
    <w:rsid w:val="00C70B86"/>
    <w:rsid w:val="00C7253C"/>
    <w:rsid w:val="00C731CC"/>
    <w:rsid w:val="00C7458C"/>
    <w:rsid w:val="00C74E51"/>
    <w:rsid w:val="00C74FB0"/>
    <w:rsid w:val="00C756E8"/>
    <w:rsid w:val="00C75BB3"/>
    <w:rsid w:val="00C769AA"/>
    <w:rsid w:val="00C76CE0"/>
    <w:rsid w:val="00C7799B"/>
    <w:rsid w:val="00C803DD"/>
    <w:rsid w:val="00C81980"/>
    <w:rsid w:val="00C81990"/>
    <w:rsid w:val="00C840B4"/>
    <w:rsid w:val="00C84344"/>
    <w:rsid w:val="00C84F42"/>
    <w:rsid w:val="00C85453"/>
    <w:rsid w:val="00C861AE"/>
    <w:rsid w:val="00C86504"/>
    <w:rsid w:val="00C8652D"/>
    <w:rsid w:val="00C8670A"/>
    <w:rsid w:val="00C8754A"/>
    <w:rsid w:val="00C87757"/>
    <w:rsid w:val="00C87D80"/>
    <w:rsid w:val="00C9198D"/>
    <w:rsid w:val="00C91D01"/>
    <w:rsid w:val="00C92082"/>
    <w:rsid w:val="00C93944"/>
    <w:rsid w:val="00C94C56"/>
    <w:rsid w:val="00C94D3D"/>
    <w:rsid w:val="00C94F8B"/>
    <w:rsid w:val="00C9554B"/>
    <w:rsid w:val="00CA00D0"/>
    <w:rsid w:val="00CA0A89"/>
    <w:rsid w:val="00CA172D"/>
    <w:rsid w:val="00CA2E09"/>
    <w:rsid w:val="00CA6917"/>
    <w:rsid w:val="00CA7453"/>
    <w:rsid w:val="00CA7951"/>
    <w:rsid w:val="00CB051F"/>
    <w:rsid w:val="00CB1B80"/>
    <w:rsid w:val="00CB25FD"/>
    <w:rsid w:val="00CB2F78"/>
    <w:rsid w:val="00CB3BDC"/>
    <w:rsid w:val="00CB4958"/>
    <w:rsid w:val="00CB4992"/>
    <w:rsid w:val="00CB4FE1"/>
    <w:rsid w:val="00CB5531"/>
    <w:rsid w:val="00CB5A84"/>
    <w:rsid w:val="00CB6D1F"/>
    <w:rsid w:val="00CB6D89"/>
    <w:rsid w:val="00CC0752"/>
    <w:rsid w:val="00CC126C"/>
    <w:rsid w:val="00CC134E"/>
    <w:rsid w:val="00CC1F77"/>
    <w:rsid w:val="00CC2615"/>
    <w:rsid w:val="00CC3FEE"/>
    <w:rsid w:val="00CC479A"/>
    <w:rsid w:val="00CC4950"/>
    <w:rsid w:val="00CC4A3B"/>
    <w:rsid w:val="00CC578B"/>
    <w:rsid w:val="00CC72E7"/>
    <w:rsid w:val="00CC73F4"/>
    <w:rsid w:val="00CD1862"/>
    <w:rsid w:val="00CD18C8"/>
    <w:rsid w:val="00CD22C0"/>
    <w:rsid w:val="00CD2858"/>
    <w:rsid w:val="00CD5110"/>
    <w:rsid w:val="00CD5706"/>
    <w:rsid w:val="00CD5A26"/>
    <w:rsid w:val="00CD6C82"/>
    <w:rsid w:val="00CD70B7"/>
    <w:rsid w:val="00CE0B42"/>
    <w:rsid w:val="00CE243F"/>
    <w:rsid w:val="00CE3F0D"/>
    <w:rsid w:val="00CE41C6"/>
    <w:rsid w:val="00CE41EF"/>
    <w:rsid w:val="00CE47CD"/>
    <w:rsid w:val="00CE48D8"/>
    <w:rsid w:val="00CE4A7F"/>
    <w:rsid w:val="00CE4E3F"/>
    <w:rsid w:val="00CE64DD"/>
    <w:rsid w:val="00CE6513"/>
    <w:rsid w:val="00CE65A6"/>
    <w:rsid w:val="00CE7378"/>
    <w:rsid w:val="00CF0A31"/>
    <w:rsid w:val="00CF14D4"/>
    <w:rsid w:val="00CF33B6"/>
    <w:rsid w:val="00CF3712"/>
    <w:rsid w:val="00CF3FD6"/>
    <w:rsid w:val="00CF4271"/>
    <w:rsid w:val="00CF54D8"/>
    <w:rsid w:val="00CF6F83"/>
    <w:rsid w:val="00D00481"/>
    <w:rsid w:val="00D01972"/>
    <w:rsid w:val="00D02165"/>
    <w:rsid w:val="00D02736"/>
    <w:rsid w:val="00D03474"/>
    <w:rsid w:val="00D05B5C"/>
    <w:rsid w:val="00D06699"/>
    <w:rsid w:val="00D07CED"/>
    <w:rsid w:val="00D10E8E"/>
    <w:rsid w:val="00D11332"/>
    <w:rsid w:val="00D13A50"/>
    <w:rsid w:val="00D146D8"/>
    <w:rsid w:val="00D1494A"/>
    <w:rsid w:val="00D15924"/>
    <w:rsid w:val="00D16106"/>
    <w:rsid w:val="00D16117"/>
    <w:rsid w:val="00D161EF"/>
    <w:rsid w:val="00D16501"/>
    <w:rsid w:val="00D16E65"/>
    <w:rsid w:val="00D17174"/>
    <w:rsid w:val="00D205A1"/>
    <w:rsid w:val="00D2374B"/>
    <w:rsid w:val="00D2410A"/>
    <w:rsid w:val="00D25A90"/>
    <w:rsid w:val="00D25EA1"/>
    <w:rsid w:val="00D26EE7"/>
    <w:rsid w:val="00D278BF"/>
    <w:rsid w:val="00D301E8"/>
    <w:rsid w:val="00D307FF"/>
    <w:rsid w:val="00D30D04"/>
    <w:rsid w:val="00D31BC4"/>
    <w:rsid w:val="00D330F8"/>
    <w:rsid w:val="00D33489"/>
    <w:rsid w:val="00D3378A"/>
    <w:rsid w:val="00D34436"/>
    <w:rsid w:val="00D36028"/>
    <w:rsid w:val="00D36840"/>
    <w:rsid w:val="00D37251"/>
    <w:rsid w:val="00D37635"/>
    <w:rsid w:val="00D37AE0"/>
    <w:rsid w:val="00D40310"/>
    <w:rsid w:val="00D4107E"/>
    <w:rsid w:val="00D410C3"/>
    <w:rsid w:val="00D43228"/>
    <w:rsid w:val="00D43991"/>
    <w:rsid w:val="00D43F0F"/>
    <w:rsid w:val="00D4614A"/>
    <w:rsid w:val="00D46418"/>
    <w:rsid w:val="00D464B7"/>
    <w:rsid w:val="00D474F8"/>
    <w:rsid w:val="00D47BBD"/>
    <w:rsid w:val="00D51D98"/>
    <w:rsid w:val="00D52212"/>
    <w:rsid w:val="00D526A2"/>
    <w:rsid w:val="00D526BC"/>
    <w:rsid w:val="00D52DD1"/>
    <w:rsid w:val="00D532CD"/>
    <w:rsid w:val="00D53E65"/>
    <w:rsid w:val="00D5445A"/>
    <w:rsid w:val="00D544DF"/>
    <w:rsid w:val="00D54F43"/>
    <w:rsid w:val="00D5600A"/>
    <w:rsid w:val="00D56137"/>
    <w:rsid w:val="00D56B03"/>
    <w:rsid w:val="00D56C38"/>
    <w:rsid w:val="00D57187"/>
    <w:rsid w:val="00D607C9"/>
    <w:rsid w:val="00D607CF"/>
    <w:rsid w:val="00D618C6"/>
    <w:rsid w:val="00D64C9B"/>
    <w:rsid w:val="00D6549A"/>
    <w:rsid w:val="00D6572A"/>
    <w:rsid w:val="00D6635E"/>
    <w:rsid w:val="00D67E0C"/>
    <w:rsid w:val="00D71560"/>
    <w:rsid w:val="00D718D1"/>
    <w:rsid w:val="00D71D6D"/>
    <w:rsid w:val="00D72124"/>
    <w:rsid w:val="00D73546"/>
    <w:rsid w:val="00D735AC"/>
    <w:rsid w:val="00D73E1F"/>
    <w:rsid w:val="00D74129"/>
    <w:rsid w:val="00D744A4"/>
    <w:rsid w:val="00D745DC"/>
    <w:rsid w:val="00D772A6"/>
    <w:rsid w:val="00D77467"/>
    <w:rsid w:val="00D779FA"/>
    <w:rsid w:val="00D77BFE"/>
    <w:rsid w:val="00D8025C"/>
    <w:rsid w:val="00D817C0"/>
    <w:rsid w:val="00D82000"/>
    <w:rsid w:val="00D8214C"/>
    <w:rsid w:val="00D83BBF"/>
    <w:rsid w:val="00D84782"/>
    <w:rsid w:val="00D84852"/>
    <w:rsid w:val="00D84B67"/>
    <w:rsid w:val="00D851A2"/>
    <w:rsid w:val="00D85F4D"/>
    <w:rsid w:val="00D868B0"/>
    <w:rsid w:val="00D909E6"/>
    <w:rsid w:val="00D90A98"/>
    <w:rsid w:val="00D91066"/>
    <w:rsid w:val="00D919EA"/>
    <w:rsid w:val="00D91A8A"/>
    <w:rsid w:val="00D91D2F"/>
    <w:rsid w:val="00D91D90"/>
    <w:rsid w:val="00D9226E"/>
    <w:rsid w:val="00D93003"/>
    <w:rsid w:val="00D951A9"/>
    <w:rsid w:val="00D9559C"/>
    <w:rsid w:val="00D95FD2"/>
    <w:rsid w:val="00D9723F"/>
    <w:rsid w:val="00D97D31"/>
    <w:rsid w:val="00DA1C59"/>
    <w:rsid w:val="00DA2DA8"/>
    <w:rsid w:val="00DA534B"/>
    <w:rsid w:val="00DA5C21"/>
    <w:rsid w:val="00DA693F"/>
    <w:rsid w:val="00DA761F"/>
    <w:rsid w:val="00DA772F"/>
    <w:rsid w:val="00DA7C8B"/>
    <w:rsid w:val="00DA7DAE"/>
    <w:rsid w:val="00DB0351"/>
    <w:rsid w:val="00DB09DE"/>
    <w:rsid w:val="00DB0FB4"/>
    <w:rsid w:val="00DB0FF7"/>
    <w:rsid w:val="00DB1CA9"/>
    <w:rsid w:val="00DB255F"/>
    <w:rsid w:val="00DB2F47"/>
    <w:rsid w:val="00DB3416"/>
    <w:rsid w:val="00DB4724"/>
    <w:rsid w:val="00DB72FF"/>
    <w:rsid w:val="00DB7738"/>
    <w:rsid w:val="00DB7A53"/>
    <w:rsid w:val="00DC0A73"/>
    <w:rsid w:val="00DC1628"/>
    <w:rsid w:val="00DC284A"/>
    <w:rsid w:val="00DC437B"/>
    <w:rsid w:val="00DC46E8"/>
    <w:rsid w:val="00DC5954"/>
    <w:rsid w:val="00DC5AC5"/>
    <w:rsid w:val="00DC738E"/>
    <w:rsid w:val="00DC7DE7"/>
    <w:rsid w:val="00DC7F03"/>
    <w:rsid w:val="00DD00F6"/>
    <w:rsid w:val="00DD05CB"/>
    <w:rsid w:val="00DD0F8F"/>
    <w:rsid w:val="00DD1490"/>
    <w:rsid w:val="00DD58A4"/>
    <w:rsid w:val="00DE056F"/>
    <w:rsid w:val="00DE09CA"/>
    <w:rsid w:val="00DE127B"/>
    <w:rsid w:val="00DE1C8C"/>
    <w:rsid w:val="00DE1CDC"/>
    <w:rsid w:val="00DE2821"/>
    <w:rsid w:val="00DE3E42"/>
    <w:rsid w:val="00DE47FF"/>
    <w:rsid w:val="00DE7521"/>
    <w:rsid w:val="00DE7C4D"/>
    <w:rsid w:val="00DF0892"/>
    <w:rsid w:val="00DF0ADE"/>
    <w:rsid w:val="00DF0D20"/>
    <w:rsid w:val="00DF1A57"/>
    <w:rsid w:val="00DF1D37"/>
    <w:rsid w:val="00DF3C61"/>
    <w:rsid w:val="00DF4F5F"/>
    <w:rsid w:val="00DF5286"/>
    <w:rsid w:val="00DF550C"/>
    <w:rsid w:val="00DF5D3C"/>
    <w:rsid w:val="00DF66E8"/>
    <w:rsid w:val="00DF6C20"/>
    <w:rsid w:val="00DF7058"/>
    <w:rsid w:val="00DF724F"/>
    <w:rsid w:val="00DF7291"/>
    <w:rsid w:val="00DF7F04"/>
    <w:rsid w:val="00DF7F4A"/>
    <w:rsid w:val="00E02306"/>
    <w:rsid w:val="00E026F1"/>
    <w:rsid w:val="00E02B27"/>
    <w:rsid w:val="00E02CD3"/>
    <w:rsid w:val="00E0345E"/>
    <w:rsid w:val="00E051BA"/>
    <w:rsid w:val="00E05B6E"/>
    <w:rsid w:val="00E0635D"/>
    <w:rsid w:val="00E06B7F"/>
    <w:rsid w:val="00E109C4"/>
    <w:rsid w:val="00E1113A"/>
    <w:rsid w:val="00E11C6E"/>
    <w:rsid w:val="00E14C6A"/>
    <w:rsid w:val="00E14E95"/>
    <w:rsid w:val="00E15016"/>
    <w:rsid w:val="00E15800"/>
    <w:rsid w:val="00E15F10"/>
    <w:rsid w:val="00E160DE"/>
    <w:rsid w:val="00E172E0"/>
    <w:rsid w:val="00E207A7"/>
    <w:rsid w:val="00E21DD4"/>
    <w:rsid w:val="00E223B6"/>
    <w:rsid w:val="00E224D3"/>
    <w:rsid w:val="00E2333C"/>
    <w:rsid w:val="00E23F0E"/>
    <w:rsid w:val="00E2414D"/>
    <w:rsid w:val="00E2485B"/>
    <w:rsid w:val="00E24CC1"/>
    <w:rsid w:val="00E26FD2"/>
    <w:rsid w:val="00E3052C"/>
    <w:rsid w:val="00E31460"/>
    <w:rsid w:val="00E32CEB"/>
    <w:rsid w:val="00E35904"/>
    <w:rsid w:val="00E36D47"/>
    <w:rsid w:val="00E4066D"/>
    <w:rsid w:val="00E415D6"/>
    <w:rsid w:val="00E416BA"/>
    <w:rsid w:val="00E41968"/>
    <w:rsid w:val="00E4234D"/>
    <w:rsid w:val="00E43040"/>
    <w:rsid w:val="00E43ABC"/>
    <w:rsid w:val="00E44379"/>
    <w:rsid w:val="00E44F73"/>
    <w:rsid w:val="00E459EE"/>
    <w:rsid w:val="00E45A85"/>
    <w:rsid w:val="00E464CE"/>
    <w:rsid w:val="00E47AD4"/>
    <w:rsid w:val="00E52817"/>
    <w:rsid w:val="00E539F9"/>
    <w:rsid w:val="00E53C94"/>
    <w:rsid w:val="00E540B2"/>
    <w:rsid w:val="00E54904"/>
    <w:rsid w:val="00E54A1A"/>
    <w:rsid w:val="00E55ED5"/>
    <w:rsid w:val="00E56DFB"/>
    <w:rsid w:val="00E574C9"/>
    <w:rsid w:val="00E62CE8"/>
    <w:rsid w:val="00E62DD4"/>
    <w:rsid w:val="00E63674"/>
    <w:rsid w:val="00E63D9B"/>
    <w:rsid w:val="00E6477D"/>
    <w:rsid w:val="00E65943"/>
    <w:rsid w:val="00E66C6C"/>
    <w:rsid w:val="00E66C9C"/>
    <w:rsid w:val="00E67006"/>
    <w:rsid w:val="00E6713D"/>
    <w:rsid w:val="00E67397"/>
    <w:rsid w:val="00E67535"/>
    <w:rsid w:val="00E70AC8"/>
    <w:rsid w:val="00E71FFC"/>
    <w:rsid w:val="00E72374"/>
    <w:rsid w:val="00E72673"/>
    <w:rsid w:val="00E743E7"/>
    <w:rsid w:val="00E74F1D"/>
    <w:rsid w:val="00E7522A"/>
    <w:rsid w:val="00E7661D"/>
    <w:rsid w:val="00E76956"/>
    <w:rsid w:val="00E76C81"/>
    <w:rsid w:val="00E7723B"/>
    <w:rsid w:val="00E77957"/>
    <w:rsid w:val="00E77E55"/>
    <w:rsid w:val="00E80EBB"/>
    <w:rsid w:val="00E80F49"/>
    <w:rsid w:val="00E81462"/>
    <w:rsid w:val="00E82E0D"/>
    <w:rsid w:val="00E856EC"/>
    <w:rsid w:val="00E867DE"/>
    <w:rsid w:val="00E870FA"/>
    <w:rsid w:val="00E90C16"/>
    <w:rsid w:val="00E90DA8"/>
    <w:rsid w:val="00E91788"/>
    <w:rsid w:val="00E91883"/>
    <w:rsid w:val="00E91C3B"/>
    <w:rsid w:val="00E925B1"/>
    <w:rsid w:val="00E9417F"/>
    <w:rsid w:val="00E94289"/>
    <w:rsid w:val="00E96043"/>
    <w:rsid w:val="00E9667D"/>
    <w:rsid w:val="00E97699"/>
    <w:rsid w:val="00E9773D"/>
    <w:rsid w:val="00E97A70"/>
    <w:rsid w:val="00EA0541"/>
    <w:rsid w:val="00EA066D"/>
    <w:rsid w:val="00EA0CDA"/>
    <w:rsid w:val="00EA1257"/>
    <w:rsid w:val="00EA153D"/>
    <w:rsid w:val="00EA198D"/>
    <w:rsid w:val="00EA25B5"/>
    <w:rsid w:val="00EA28F7"/>
    <w:rsid w:val="00EA292E"/>
    <w:rsid w:val="00EA2C97"/>
    <w:rsid w:val="00EA316D"/>
    <w:rsid w:val="00EA3CE4"/>
    <w:rsid w:val="00EA46B4"/>
    <w:rsid w:val="00EA47E3"/>
    <w:rsid w:val="00EA486D"/>
    <w:rsid w:val="00EA4B20"/>
    <w:rsid w:val="00EA4D26"/>
    <w:rsid w:val="00EA5119"/>
    <w:rsid w:val="00EA602E"/>
    <w:rsid w:val="00EA65A6"/>
    <w:rsid w:val="00EB08FA"/>
    <w:rsid w:val="00EB13A0"/>
    <w:rsid w:val="00EB20C5"/>
    <w:rsid w:val="00EB2EC1"/>
    <w:rsid w:val="00EB3010"/>
    <w:rsid w:val="00EB3478"/>
    <w:rsid w:val="00EB36D4"/>
    <w:rsid w:val="00EB3876"/>
    <w:rsid w:val="00EB45CA"/>
    <w:rsid w:val="00EB45E5"/>
    <w:rsid w:val="00EB700C"/>
    <w:rsid w:val="00EB70AA"/>
    <w:rsid w:val="00EB7397"/>
    <w:rsid w:val="00EB77F9"/>
    <w:rsid w:val="00EB7960"/>
    <w:rsid w:val="00EC23D7"/>
    <w:rsid w:val="00EC76D2"/>
    <w:rsid w:val="00ED03C7"/>
    <w:rsid w:val="00ED1056"/>
    <w:rsid w:val="00ED145F"/>
    <w:rsid w:val="00ED1EC2"/>
    <w:rsid w:val="00ED2BEA"/>
    <w:rsid w:val="00ED2DAC"/>
    <w:rsid w:val="00ED3227"/>
    <w:rsid w:val="00ED4670"/>
    <w:rsid w:val="00ED47C9"/>
    <w:rsid w:val="00ED4A97"/>
    <w:rsid w:val="00ED6154"/>
    <w:rsid w:val="00ED6BFD"/>
    <w:rsid w:val="00EE010F"/>
    <w:rsid w:val="00EE0490"/>
    <w:rsid w:val="00EE0525"/>
    <w:rsid w:val="00EE076E"/>
    <w:rsid w:val="00EE0A82"/>
    <w:rsid w:val="00EE122C"/>
    <w:rsid w:val="00EE1EE6"/>
    <w:rsid w:val="00EE1EFA"/>
    <w:rsid w:val="00EE2313"/>
    <w:rsid w:val="00EE34DF"/>
    <w:rsid w:val="00EE3E56"/>
    <w:rsid w:val="00EE4E86"/>
    <w:rsid w:val="00EE5228"/>
    <w:rsid w:val="00EE6C6C"/>
    <w:rsid w:val="00EE6F81"/>
    <w:rsid w:val="00EE71B6"/>
    <w:rsid w:val="00EE72A3"/>
    <w:rsid w:val="00EE757F"/>
    <w:rsid w:val="00EF158B"/>
    <w:rsid w:val="00EF17D4"/>
    <w:rsid w:val="00EF3435"/>
    <w:rsid w:val="00EF4962"/>
    <w:rsid w:val="00EF4B58"/>
    <w:rsid w:val="00EF5803"/>
    <w:rsid w:val="00EF5C88"/>
    <w:rsid w:val="00EF6C2F"/>
    <w:rsid w:val="00EF7394"/>
    <w:rsid w:val="00F0017D"/>
    <w:rsid w:val="00F024C1"/>
    <w:rsid w:val="00F0437F"/>
    <w:rsid w:val="00F05A94"/>
    <w:rsid w:val="00F060CD"/>
    <w:rsid w:val="00F07ADB"/>
    <w:rsid w:val="00F10234"/>
    <w:rsid w:val="00F10342"/>
    <w:rsid w:val="00F1054E"/>
    <w:rsid w:val="00F1258F"/>
    <w:rsid w:val="00F13D53"/>
    <w:rsid w:val="00F14B9A"/>
    <w:rsid w:val="00F15467"/>
    <w:rsid w:val="00F205FF"/>
    <w:rsid w:val="00F20639"/>
    <w:rsid w:val="00F2067B"/>
    <w:rsid w:val="00F20816"/>
    <w:rsid w:val="00F2155D"/>
    <w:rsid w:val="00F21919"/>
    <w:rsid w:val="00F23BEA"/>
    <w:rsid w:val="00F24C02"/>
    <w:rsid w:val="00F25B3E"/>
    <w:rsid w:val="00F260F8"/>
    <w:rsid w:val="00F26955"/>
    <w:rsid w:val="00F26AC3"/>
    <w:rsid w:val="00F26B14"/>
    <w:rsid w:val="00F27447"/>
    <w:rsid w:val="00F2745F"/>
    <w:rsid w:val="00F274A0"/>
    <w:rsid w:val="00F278B8"/>
    <w:rsid w:val="00F30068"/>
    <w:rsid w:val="00F323C2"/>
    <w:rsid w:val="00F32AE3"/>
    <w:rsid w:val="00F3423A"/>
    <w:rsid w:val="00F3439F"/>
    <w:rsid w:val="00F34A30"/>
    <w:rsid w:val="00F35675"/>
    <w:rsid w:val="00F36624"/>
    <w:rsid w:val="00F369A5"/>
    <w:rsid w:val="00F37F02"/>
    <w:rsid w:val="00F43409"/>
    <w:rsid w:val="00F43AC3"/>
    <w:rsid w:val="00F43DF5"/>
    <w:rsid w:val="00F44AFC"/>
    <w:rsid w:val="00F4524A"/>
    <w:rsid w:val="00F47664"/>
    <w:rsid w:val="00F50530"/>
    <w:rsid w:val="00F5165D"/>
    <w:rsid w:val="00F5299A"/>
    <w:rsid w:val="00F54632"/>
    <w:rsid w:val="00F54CB5"/>
    <w:rsid w:val="00F56105"/>
    <w:rsid w:val="00F561EF"/>
    <w:rsid w:val="00F571D2"/>
    <w:rsid w:val="00F5774B"/>
    <w:rsid w:val="00F57B8C"/>
    <w:rsid w:val="00F601EF"/>
    <w:rsid w:val="00F605C6"/>
    <w:rsid w:val="00F60FAA"/>
    <w:rsid w:val="00F62710"/>
    <w:rsid w:val="00F6312B"/>
    <w:rsid w:val="00F648CC"/>
    <w:rsid w:val="00F6538F"/>
    <w:rsid w:val="00F65816"/>
    <w:rsid w:val="00F65A2B"/>
    <w:rsid w:val="00F666CF"/>
    <w:rsid w:val="00F71868"/>
    <w:rsid w:val="00F71A5D"/>
    <w:rsid w:val="00F71F87"/>
    <w:rsid w:val="00F747C5"/>
    <w:rsid w:val="00F74F1A"/>
    <w:rsid w:val="00F752A9"/>
    <w:rsid w:val="00F76641"/>
    <w:rsid w:val="00F7743D"/>
    <w:rsid w:val="00F776A4"/>
    <w:rsid w:val="00F779EA"/>
    <w:rsid w:val="00F779F5"/>
    <w:rsid w:val="00F8394D"/>
    <w:rsid w:val="00F83EEE"/>
    <w:rsid w:val="00F84100"/>
    <w:rsid w:val="00F85656"/>
    <w:rsid w:val="00F85A45"/>
    <w:rsid w:val="00F85C0E"/>
    <w:rsid w:val="00F8614E"/>
    <w:rsid w:val="00F86365"/>
    <w:rsid w:val="00F865D9"/>
    <w:rsid w:val="00F86AE6"/>
    <w:rsid w:val="00F86C96"/>
    <w:rsid w:val="00F87870"/>
    <w:rsid w:val="00F87F54"/>
    <w:rsid w:val="00F909DE"/>
    <w:rsid w:val="00F910AA"/>
    <w:rsid w:val="00F910BE"/>
    <w:rsid w:val="00F913C6"/>
    <w:rsid w:val="00F91B83"/>
    <w:rsid w:val="00F92361"/>
    <w:rsid w:val="00F926BF"/>
    <w:rsid w:val="00F92EBA"/>
    <w:rsid w:val="00F940F0"/>
    <w:rsid w:val="00F94127"/>
    <w:rsid w:val="00F9449A"/>
    <w:rsid w:val="00F96966"/>
    <w:rsid w:val="00FA0807"/>
    <w:rsid w:val="00FA0DB3"/>
    <w:rsid w:val="00FA1E15"/>
    <w:rsid w:val="00FA2D5B"/>
    <w:rsid w:val="00FA31F7"/>
    <w:rsid w:val="00FA3220"/>
    <w:rsid w:val="00FA3EE2"/>
    <w:rsid w:val="00FA41BD"/>
    <w:rsid w:val="00FA4A1C"/>
    <w:rsid w:val="00FA4DAA"/>
    <w:rsid w:val="00FA5980"/>
    <w:rsid w:val="00FA67C5"/>
    <w:rsid w:val="00FB01EE"/>
    <w:rsid w:val="00FB1D81"/>
    <w:rsid w:val="00FB1D95"/>
    <w:rsid w:val="00FB3B7F"/>
    <w:rsid w:val="00FB5117"/>
    <w:rsid w:val="00FB55B9"/>
    <w:rsid w:val="00FB5BEE"/>
    <w:rsid w:val="00FB7A1D"/>
    <w:rsid w:val="00FC0045"/>
    <w:rsid w:val="00FC071A"/>
    <w:rsid w:val="00FC0732"/>
    <w:rsid w:val="00FC1140"/>
    <w:rsid w:val="00FC1BCA"/>
    <w:rsid w:val="00FC1E5B"/>
    <w:rsid w:val="00FC1F68"/>
    <w:rsid w:val="00FC20A9"/>
    <w:rsid w:val="00FC2356"/>
    <w:rsid w:val="00FC3EDA"/>
    <w:rsid w:val="00FC4A88"/>
    <w:rsid w:val="00FC5652"/>
    <w:rsid w:val="00FC5A7E"/>
    <w:rsid w:val="00FC7780"/>
    <w:rsid w:val="00FD03B1"/>
    <w:rsid w:val="00FD1DFE"/>
    <w:rsid w:val="00FD2138"/>
    <w:rsid w:val="00FD30B8"/>
    <w:rsid w:val="00FD30C8"/>
    <w:rsid w:val="00FD3653"/>
    <w:rsid w:val="00FD3A01"/>
    <w:rsid w:val="00FD462B"/>
    <w:rsid w:val="00FD5238"/>
    <w:rsid w:val="00FD5B06"/>
    <w:rsid w:val="00FD5E44"/>
    <w:rsid w:val="00FD6885"/>
    <w:rsid w:val="00FD759F"/>
    <w:rsid w:val="00FD7893"/>
    <w:rsid w:val="00FE0729"/>
    <w:rsid w:val="00FE10BF"/>
    <w:rsid w:val="00FE1CD4"/>
    <w:rsid w:val="00FE1D4A"/>
    <w:rsid w:val="00FE1ED1"/>
    <w:rsid w:val="00FE25BC"/>
    <w:rsid w:val="00FE27AC"/>
    <w:rsid w:val="00FE2D09"/>
    <w:rsid w:val="00FE4A34"/>
    <w:rsid w:val="00FE5A44"/>
    <w:rsid w:val="00FE7F88"/>
    <w:rsid w:val="00FF0964"/>
    <w:rsid w:val="00FF0B26"/>
    <w:rsid w:val="00FF1043"/>
    <w:rsid w:val="00FF1A06"/>
    <w:rsid w:val="00FF1CD7"/>
    <w:rsid w:val="00FF2043"/>
    <w:rsid w:val="00FF2783"/>
    <w:rsid w:val="00FF42B4"/>
    <w:rsid w:val="00FF4618"/>
    <w:rsid w:val="00FF4BEB"/>
    <w:rsid w:val="00FF4FF9"/>
    <w:rsid w:val="00FF52EC"/>
    <w:rsid w:val="00FF643E"/>
    <w:rsid w:val="00FF6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5AAC1C-911F-4FCB-ACE6-B8C888A60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873AAF"/>
    <w:pPr>
      <w:suppressAutoHyphens/>
      <w:spacing w:after="0" w:line="240" w:lineRule="auto"/>
    </w:pPr>
    <w:rPr>
      <w:rFonts w:ascii="Times New Roman" w:eastAsia="Times New Roman" w:hAnsi="Times New Roman" w:cs="Times New Roman"/>
      <w:sz w:val="24"/>
      <w:szCs w:val="24"/>
      <w:lang w:val="cs-CZ" w:eastAsia="ar-SA"/>
    </w:rPr>
  </w:style>
  <w:style w:type="paragraph" w:styleId="Nadpis2">
    <w:name w:val="heading 2"/>
    <w:basedOn w:val="Normln"/>
    <w:next w:val="Normln"/>
    <w:link w:val="Nadpis2Char"/>
    <w:uiPriority w:val="9"/>
    <w:unhideWhenUsed/>
    <w:qFormat/>
    <w:rsid w:val="005359E7"/>
    <w:pPr>
      <w:keepNext/>
      <w:suppressAutoHyphens w:val="0"/>
      <w:spacing w:before="240" w:after="60" w:line="276" w:lineRule="auto"/>
      <w:outlineLvl w:val="1"/>
    </w:pPr>
    <w:rPr>
      <w:rFonts w:ascii="Calibri Light" w:hAnsi="Calibri Light"/>
      <w:b/>
      <w:bCs/>
      <w:i/>
      <w:iCs/>
      <w:sz w:val="28"/>
      <w:szCs w:val="28"/>
      <w:lang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5359E7"/>
    <w:rPr>
      <w:rFonts w:ascii="Calibri Light" w:eastAsia="Times New Roman" w:hAnsi="Calibri Light" w:cs="Times New Roman"/>
      <w:b/>
      <w:bCs/>
      <w:i/>
      <w:iCs/>
      <w:sz w:val="28"/>
      <w:szCs w:val="28"/>
      <w:lang w:val="cs-CZ"/>
    </w:rPr>
  </w:style>
  <w:style w:type="paragraph" w:styleId="Textbubliny">
    <w:name w:val="Balloon Text"/>
    <w:basedOn w:val="Normln"/>
    <w:link w:val="TextbublinyChar"/>
    <w:uiPriority w:val="99"/>
    <w:semiHidden/>
    <w:unhideWhenUsed/>
    <w:rsid w:val="00645F77"/>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645F77"/>
    <w:rPr>
      <w:rFonts w:ascii="Segoe UI" w:eastAsia="Times New Roman" w:hAnsi="Segoe UI" w:cs="Segoe UI"/>
      <w:sz w:val="18"/>
      <w:szCs w:val="18"/>
      <w:lang w:val="cs-CZ" w:eastAsia="ar-SA"/>
    </w:rPr>
  </w:style>
  <w:style w:type="character" w:customStyle="1" w:styleId="highlight">
    <w:name w:val="highlight"/>
    <w:basedOn w:val="Standardnpsmoodstavce"/>
    <w:rsid w:val="00C5139A"/>
  </w:style>
  <w:style w:type="character" w:styleId="Hypertextovodkaz">
    <w:name w:val="Hyperlink"/>
    <w:basedOn w:val="Standardnpsmoodstavce"/>
    <w:uiPriority w:val="99"/>
    <w:unhideWhenUsed/>
    <w:rsid w:val="00C2675F"/>
    <w:rPr>
      <w:color w:val="0563C1" w:themeColor="hyperlink"/>
      <w:u w:val="single"/>
    </w:rPr>
  </w:style>
  <w:style w:type="character" w:customStyle="1" w:styleId="InternetLink">
    <w:name w:val="Internet Link"/>
    <w:basedOn w:val="Standardnpsmoodstavce"/>
    <w:rsid w:val="00C2675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3401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muni.cz/sci/314010/people" TargetMode="Externa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5051F-D69E-4C65-990F-78E36F832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922</Words>
  <Characters>16662</Characters>
  <Application>Microsoft Office Word</Application>
  <DocSecurity>0</DocSecurity>
  <Lines>138</Lines>
  <Paragraphs>3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9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16-07-11T18:30:00Z</cp:lastPrinted>
  <dcterms:created xsi:type="dcterms:W3CDTF">2016-11-19T13:17:00Z</dcterms:created>
  <dcterms:modified xsi:type="dcterms:W3CDTF">2016-11-19T13:17:00Z</dcterms:modified>
</cp:coreProperties>
</file>